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F9061" w14:textId="77777777" w:rsidR="005C6FF1" w:rsidRPr="00703BBA" w:rsidRDefault="005C6FF1" w:rsidP="00F85968">
      <w:pPr>
        <w:pStyle w:val="Heading1"/>
        <w:numPr>
          <w:ilvl w:val="0"/>
          <w:numId w:val="0"/>
        </w:numPr>
        <w:ind w:left="432" w:hanging="432"/>
        <w:rPr>
          <w:rFonts w:asciiTheme="minorHAnsi" w:hAnsiTheme="minorHAnsi"/>
        </w:rPr>
      </w:pPr>
      <w:bookmarkStart w:id="0" w:name="_Toc389207914"/>
      <w:r w:rsidRPr="00703BBA">
        <w:rPr>
          <w:rFonts w:asciiTheme="minorHAnsi" w:hAnsiTheme="minorHAnsi"/>
        </w:rPr>
        <w:t>Paper/Part Two – Eulerian and Lagrangian measurements of flow and residence time on a fringing reef flat embayment in American Samoa</w:t>
      </w:r>
      <w:bookmarkEnd w:id="0"/>
    </w:p>
    <w:p w14:paraId="6FA28E5C" w14:textId="77777777" w:rsidR="005C6FF1" w:rsidRDefault="005C6FF1" w:rsidP="005C6FF1">
      <w:pPr>
        <w:rPr>
          <w:b/>
        </w:rPr>
      </w:pPr>
      <w:r w:rsidRPr="00703BBA">
        <w:rPr>
          <w:b/>
        </w:rPr>
        <w:t xml:space="preserve">Intended journal: </w:t>
      </w:r>
      <w:hyperlink r:id="rId6" w:history="1">
        <w:r w:rsidRPr="00703BBA">
          <w:rPr>
            <w:rStyle w:val="Hyperlink"/>
            <w:b/>
          </w:rPr>
          <w:t>Coral Reefs</w:t>
        </w:r>
      </w:hyperlink>
      <w:r w:rsidRPr="00703BBA">
        <w:rPr>
          <w:b/>
        </w:rPr>
        <w:t>, Impact Factor: 3.66 (2012)</w:t>
      </w:r>
    </w:p>
    <w:p w14:paraId="4A3C574F" w14:textId="77777777" w:rsidR="005C6FF1" w:rsidRDefault="005C6FF1" w:rsidP="00B8116B">
      <w:pPr>
        <w:pStyle w:val="Heading2"/>
        <w:numPr>
          <w:ilvl w:val="0"/>
          <w:numId w:val="0"/>
        </w:numPr>
        <w:ind w:left="576" w:hanging="576"/>
      </w:pPr>
      <w:bookmarkStart w:id="1" w:name="_Toc389207915"/>
      <w:r w:rsidRPr="00703BBA">
        <w:t>Introduction</w:t>
      </w:r>
      <w:bookmarkEnd w:id="1"/>
    </w:p>
    <w:p w14:paraId="07EE3D28" w14:textId="77777777" w:rsidR="000753F5" w:rsidRPr="00B4178E" w:rsidRDefault="000753F5" w:rsidP="000753F5">
      <w:pPr>
        <w:rPr>
          <w:b/>
        </w:rPr>
      </w:pPr>
      <w:r w:rsidRPr="00B4178E">
        <w:rPr>
          <w:b/>
        </w:rPr>
        <w:t xml:space="preserve">Importance of hydrodynamic processes on coral reef sediment dynamics </w:t>
      </w:r>
    </w:p>
    <w:p w14:paraId="59ACD7A2" w14:textId="41C59FA5" w:rsidR="005C6FF1" w:rsidRDefault="005C6FF1" w:rsidP="005C6FF1">
      <w:pPr>
        <w:ind w:firstLine="576"/>
      </w:pPr>
      <w:r>
        <w:t>Hydrodynamic conditions</w:t>
      </w:r>
      <w:r w:rsidR="002369CC">
        <w:t xml:space="preserve"> on coral reefs</w:t>
      </w:r>
      <w:r>
        <w:t xml:space="preserve"> are important for biologically important processes like nutrient cycling, larval dispersal, and temperature regimes </w:t>
      </w:r>
      <w:r>
        <w:fldChar w:fldCharType="begin" w:fldLock="1"/>
      </w:r>
      <w:r w:rsidR="00ED00EE">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2369CC" w:rsidRPr="002369CC">
        <w:rPr>
          <w:noProof/>
        </w:rPr>
        <w:t>(Falter et al., 2004; Wyatt et al., 2012)</w:t>
      </w:r>
      <w:r>
        <w:fldChar w:fldCharType="end"/>
      </w:r>
      <w:r w:rsidR="002369CC">
        <w:t>, and</w:t>
      </w:r>
      <w:r w:rsidR="002369CC" w:rsidRPr="002369CC">
        <w:t xml:space="preserve"> </w:t>
      </w:r>
      <w:r w:rsidR="002369CC">
        <w:t xml:space="preserve">are a primary control on sediment dynamics in fringing reef embayments </w:t>
      </w:r>
      <w:r w:rsidR="002369CC">
        <w:fldChar w:fldCharType="begin" w:fldLock="1"/>
      </w:r>
      <w:r w:rsidR="00ED00EE">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2369CC">
        <w:fldChar w:fldCharType="separate"/>
      </w:r>
      <w:r w:rsidR="00310990" w:rsidRPr="00310990">
        <w:rPr>
          <w:noProof/>
        </w:rPr>
        <w:t>(Draut et al., 2009; Storlazzi et al., 2009)</w:t>
      </w:r>
      <w:r w:rsidR="002369CC">
        <w:fldChar w:fldCharType="end"/>
      </w:r>
      <w:r>
        <w:t xml:space="preserve">. Current conservation planning is done with estimations of pollutant discharge and distance-based plume models </w:t>
      </w:r>
      <w:r>
        <w:fldChar w:fldCharType="begin" w:fldLock="1"/>
      </w:r>
      <w:r w:rsidR="00ED00EE">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rsidR="00ED00EE">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2369CC" w:rsidRPr="002369CC">
        <w:rPr>
          <w:noProof/>
        </w:rPr>
        <w:t>(Hoeke et al., 2011; Storlazzi et al., 2009)</w:t>
      </w:r>
      <w:r>
        <w:fldChar w:fldCharType="end"/>
      </w:r>
      <w:r>
        <w:t xml:space="preserve">. </w:t>
      </w:r>
      <w:r w:rsidR="000753F5">
        <w:t>Hydrodynamic</w:t>
      </w:r>
      <w:r w:rsidR="000753F5" w:rsidRPr="00703BBA">
        <w:t xml:space="preserve"> conditions </w:t>
      </w:r>
      <w:r w:rsidR="000753F5">
        <w:t xml:space="preserve">can control sediment dynamics both by </w:t>
      </w:r>
      <w:r w:rsidR="000753F5" w:rsidRPr="00703BBA">
        <w:t xml:space="preserve">flushing </w:t>
      </w:r>
      <w:r w:rsidR="000753F5">
        <w:t xml:space="preserve">suspended </w:t>
      </w:r>
      <w:r w:rsidR="000753F5" w:rsidRPr="00703BBA">
        <w:t>sediment away from cor</w:t>
      </w:r>
      <w:r w:rsidR="000753F5">
        <w:t xml:space="preserve">als before deposition, and </w:t>
      </w:r>
      <w:r w:rsidR="000753F5" w:rsidRPr="00703BBA">
        <w:t>resuspending and removing previously deposited</w:t>
      </w:r>
      <w:r w:rsidR="000753F5">
        <w:t xml:space="preserve"> sediment </w:t>
      </w:r>
      <w:r w:rsidR="000753F5">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rsidR="000753F5">
        <w:fldChar w:fldCharType="separate"/>
      </w:r>
      <w:r w:rsidR="000753F5" w:rsidRPr="000753F5">
        <w:rPr>
          <w:noProof/>
        </w:rPr>
        <w:t>(Hoitink and Hoekstra, 2003; Presto et al., 2006)</w:t>
      </w:r>
      <w:r w:rsidR="000753F5">
        <w:fldChar w:fldCharType="end"/>
      </w:r>
      <w:r w:rsidR="000753F5"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rsidR="00ED00EE">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002369CC" w:rsidRPr="002369CC">
        <w:rPr>
          <w:noProof/>
        </w:rPr>
        <w:t>(Ogston et al., 2004)</w:t>
      </w:r>
      <w:r>
        <w:fldChar w:fldCharType="end"/>
      </w:r>
      <w:r>
        <w:t xml:space="preserve">. </w:t>
      </w:r>
      <w:r w:rsidRPr="00703BBA">
        <w:t xml:space="preserve">By </w:t>
      </w:r>
      <w:r>
        <w:t>influenc</w:t>
      </w:r>
      <w:r w:rsidRPr="00703BBA">
        <w:t>ing orbital velocities,</w:t>
      </w:r>
      <w:r w:rsidR="002369CC">
        <w:t xml:space="preserve"> bed shear stress, </w:t>
      </w:r>
      <w:r>
        <w:t xml:space="preserve">suspended </w:t>
      </w:r>
      <w:r w:rsidRPr="00703BBA">
        <w:t>sediment</w:t>
      </w:r>
      <w:r>
        <w:t xml:space="preserve"> transport</w:t>
      </w:r>
      <w:r w:rsidRPr="00703BBA">
        <w:t xml:space="preserve">, </w:t>
      </w:r>
      <w:r w:rsidR="002369CC">
        <w:t xml:space="preserve">and water residence time, </w:t>
      </w:r>
      <w:r w:rsidR="000753F5">
        <w:t>hydrodynamic conditions are</w:t>
      </w:r>
      <w:r w:rsidRPr="00703BBA">
        <w:t xml:space="preserve"> a strong control on </w:t>
      </w:r>
      <w:r>
        <w:t xml:space="preserve">the spatial distribution of sediment deposition, resuspension, and dispersal of terrigenous sediment discharged to the reef </w:t>
      </w:r>
      <w:commentRangeStart w:id="2"/>
      <w:r w:rsidRPr="00703BBA">
        <w:fldChar w:fldCharType="begin" w:fldLock="1"/>
      </w:r>
      <w:r w:rsidR="00ED00E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002369CC" w:rsidRPr="002369CC">
        <w:rPr>
          <w:noProof/>
        </w:rPr>
        <w:t>(Hoitink and Hoekstra, 2003; Presto et al., 2006; Storlazzi et al., 2004)</w:t>
      </w:r>
      <w:r w:rsidRPr="00703BBA">
        <w:fldChar w:fldCharType="end"/>
      </w:r>
      <w:commentRangeEnd w:id="2"/>
      <w:r w:rsidR="006E1707">
        <w:rPr>
          <w:rStyle w:val="CommentReference"/>
        </w:rPr>
        <w:commentReference w:id="2"/>
      </w:r>
      <w:r w:rsidRPr="00703BBA">
        <w:t>.</w:t>
      </w:r>
      <w:r>
        <w:t xml:space="preserve"> </w:t>
      </w:r>
    </w:p>
    <w:p w14:paraId="56D95338" w14:textId="77777777" w:rsidR="000753F5" w:rsidRPr="00B4178E" w:rsidRDefault="000753F5" w:rsidP="000753F5">
      <w:pPr>
        <w:rPr>
          <w:b/>
        </w:rPr>
      </w:pPr>
      <w:r w:rsidRPr="00B4178E">
        <w:rPr>
          <w:b/>
        </w:rPr>
        <w:t>Water circulation forcing processes</w:t>
      </w:r>
    </w:p>
    <w:p w14:paraId="6A5A5E5D" w14:textId="54232230" w:rsidR="005C6FF1" w:rsidRDefault="005C6FF1" w:rsidP="005C6FF1">
      <w:pPr>
        <w:ind w:firstLine="576"/>
      </w:pPr>
      <w:r>
        <w:t>Studies in various coral reef environments adjacent</w:t>
      </w:r>
      <w:r w:rsidR="00310990">
        <w:t xml:space="preserve"> steep, volcanic</w:t>
      </w:r>
      <w:commentRangeStart w:id="3"/>
      <w:commentRangeStart w:id="4"/>
      <w:r>
        <w:t xml:space="preserve"> islands </w:t>
      </w:r>
      <w:commentRangeEnd w:id="3"/>
      <w:r w:rsidR="006E1707">
        <w:rPr>
          <w:rStyle w:val="CommentReference"/>
        </w:rPr>
        <w:commentReference w:id="3"/>
      </w:r>
      <w:commentRangeEnd w:id="4"/>
      <w:r w:rsidR="008856E6">
        <w:rPr>
          <w:rStyle w:val="CommentReference"/>
        </w:rPr>
        <w:commentReference w:id="4"/>
      </w:r>
      <w:r>
        <w:t xml:space="preserve">showed current speeds, directions, and residence times over reef flats are controlled by wave, wind, and tidal forcing, depending on the orientation and </w:t>
      </w:r>
      <w:r w:rsidR="000753F5">
        <w:t>morphology</w:t>
      </w:r>
      <w:r>
        <w:t xml:space="preserve"> of the reef, relative to the prevailing wave, wind, and tidal climates </w:t>
      </w:r>
      <w:r>
        <w:fldChar w:fldCharType="begin" w:fldLock="1"/>
      </w:r>
      <w:r w:rsidR="00ED00EE">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310990" w:rsidRPr="00310990">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w:t>
      </w:r>
      <w:proofErr w:type="spellStart"/>
      <w:r>
        <w:t>forcings</w:t>
      </w:r>
      <w:proofErr w:type="spellEnd"/>
      <w:r>
        <w:t xml:space="preserve"> </w:t>
      </w:r>
      <w:r>
        <w:fldChar w:fldCharType="begin" w:fldLock="1"/>
      </w:r>
      <w:r w:rsidR="00ED00EE">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rsidR="00ED00EE">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whe</w:t>
      </w:r>
      <w:r w:rsidR="00C62CC7">
        <w:t>reas wind forcing is dominant over</w:t>
      </w:r>
      <w:r>
        <w:t xml:space="preserve"> reefs protected from groundswells </w:t>
      </w:r>
      <w:r>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00C62CC7" w:rsidRPr="00C62CC7">
        <w:rPr>
          <w:noProof/>
        </w:rPr>
        <w:t>(Presto et al., 2006; Storlazzi et al., 2004)</w:t>
      </w:r>
      <w:r>
        <w:fldChar w:fldCharType="end"/>
      </w:r>
      <w:r>
        <w:t>. Tidal</w:t>
      </w:r>
      <w:r w:rsidR="00F85968">
        <w:t xml:space="preserve"> forcing is considered minor in microtidal environments, however, tidal</w:t>
      </w:r>
      <w:r>
        <w:t xml:space="preserve"> elevation modulates both wave-</w:t>
      </w:r>
      <w:r w:rsidR="00C62CC7">
        <w:t xml:space="preserve"> and wind-</w:t>
      </w:r>
      <w:r>
        <w:t>driven currents</w:t>
      </w:r>
      <w:r w:rsidR="00C62CC7">
        <w:t>,</w:t>
      </w:r>
      <w:r>
        <w:t xml:space="preserve"> by controlling the</w:t>
      </w:r>
      <w:r w:rsidR="00F85968">
        <w:t xml:space="preserve"> propagation of wave energy over the</w:t>
      </w:r>
      <w:r>
        <w:t xml:space="preserve"> reef crest, and by regulating water depth for wind-driven surface wave development </w:t>
      </w:r>
      <w:r>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w:t>
      </w:r>
      <w:r>
        <w:lastRenderedPageBreak/>
        <w:t>returns seaward</w:t>
      </w:r>
      <w:r w:rsidR="00C62CC7">
        <w:t>, limiting cross-shore exchange of sediment from the reef flat to the forereef</w:t>
      </w:r>
      <w:r>
        <w:t xml:space="preserve"> </w:t>
      </w:r>
      <w:r>
        <w:fldChar w:fldCharType="begin" w:fldLock="1"/>
      </w:r>
      <w:r w:rsidR="00ED00E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002369CC" w:rsidRPr="002369CC">
        <w:rPr>
          <w:noProof/>
        </w:rPr>
        <w:t>(Hench et al., 2008; Lowe et al., 2009; Wyatt et al., 2010)</w:t>
      </w:r>
      <w:r>
        <w:fldChar w:fldCharType="end"/>
      </w:r>
      <w:r>
        <w:t>. In wind-driven systems, current directions are more predominantly in the direction of the wind with possible cross-shore</w:t>
      </w:r>
      <w:r w:rsidR="00C62CC7">
        <w:t xml:space="preserve"> water and sediment</w:t>
      </w:r>
      <w:r>
        <w:t xml:space="preserve"> exchange from the reef flat to the forereef </w:t>
      </w:r>
      <w:r>
        <w:fldChar w:fldCharType="begin" w:fldLock="1"/>
      </w:r>
      <w:r w:rsidR="00ED00EE">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002369CC" w:rsidRPr="002369CC">
        <w:rPr>
          <w:noProof/>
        </w:rPr>
        <w:t>(Storlazzi et al., 2004)</w:t>
      </w:r>
      <w:r>
        <w:fldChar w:fldCharType="end"/>
      </w:r>
      <w:r w:rsidR="00F85968">
        <w:t xml:space="preserve">, distributing sediment impacts from the muddy reef flat to the forereef </w:t>
      </w:r>
      <w:r w:rsidR="00F85968">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F85968">
        <w:fldChar w:fldCharType="separate"/>
      </w:r>
      <w:r w:rsidR="00F85968" w:rsidRPr="00F85968">
        <w:rPr>
          <w:noProof/>
        </w:rPr>
        <w:t>(Presto et al., 2006)</w:t>
      </w:r>
      <w:r w:rsidR="00F85968">
        <w:fldChar w:fldCharType="end"/>
      </w:r>
      <w:r>
        <w:t>. Observations on the</w:t>
      </w:r>
      <w:r w:rsidR="00310990">
        <w:t xml:space="preserve"> wind-dominated</w:t>
      </w:r>
      <w:r>
        <w:t xml:space="preserve"> reef flat in Molokai, Hawaii, showed current speeds were faster where the reef is deeper and narrower </w:t>
      </w:r>
      <w:r>
        <w:fldChar w:fldCharType="begin" w:fldLock="1"/>
      </w:r>
      <w:r w:rsidR="00ED00EE">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00EB6441" w:rsidRPr="00EB6441">
        <w:rPr>
          <w:noProof/>
        </w:rPr>
        <w:t>(Storlazzi et al., 2006c)</w:t>
      </w:r>
      <w:r>
        <w:fldChar w:fldCharType="end"/>
      </w:r>
      <w:r>
        <w:t xml:space="preserve"> but field observations at the</w:t>
      </w:r>
      <w:r w:rsidR="00310990">
        <w:t xml:space="preserve"> wave-dominated</w:t>
      </w:r>
      <w:r>
        <w:t xml:space="preserve"> proposed study site suggest the opposite; current speeds are rapid over the shallow reef crest, slowing significantly when reaching deeper pools in the reef and the main channel that bisects the reef.</w:t>
      </w:r>
    </w:p>
    <w:p w14:paraId="27E2F984" w14:textId="77777777" w:rsidR="005C6FF1" w:rsidRPr="00703BBA" w:rsidRDefault="005C6FF1" w:rsidP="005C6FF1">
      <w:pPr>
        <w:keepNext/>
      </w:pPr>
      <w:r w:rsidRPr="00703BBA">
        <w:rPr>
          <w:noProof/>
        </w:rPr>
        <w:drawing>
          <wp:inline distT="0" distB="0" distL="0" distR="0" wp14:anchorId="2C05CFDA" wp14:editId="760395F0">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8B0DBA" w14:textId="6BEB9EBF" w:rsidR="005C6FF1" w:rsidRPr="00703BBA" w:rsidRDefault="005C6FF1" w:rsidP="005C6FF1">
      <w:pPr>
        <w:pStyle w:val="Caption"/>
      </w:pPr>
      <w:bookmarkStart w:id="5" w:name="_Ref390325139"/>
      <w:bookmarkStart w:id="6" w:name="_Ref387246568"/>
      <w:r w:rsidRPr="00703BBA">
        <w:t xml:space="preserve">Figure </w:t>
      </w:r>
      <w:fldSimple w:instr=" SEQ Figure \* ARABIC ">
        <w:r w:rsidR="00751DDF">
          <w:rPr>
            <w:noProof/>
          </w:rPr>
          <w:t>1</w:t>
        </w:r>
      </w:fldSimple>
      <w:bookmarkEnd w:id="5"/>
      <w:r w:rsidRPr="00703BBA">
        <w:t>. A sediment plume following a rainstorm in Faga'alu Bay 2/21/14.</w:t>
      </w:r>
      <w:bookmarkEnd w:id="6"/>
      <w:r w:rsidR="00C62CC7">
        <w:t xml:space="preserve"> Waves breaking on the southern reef crest (to the </w:t>
      </w:r>
      <w:r w:rsidR="006E1707">
        <w:t xml:space="preserve">bottom </w:t>
      </w:r>
      <w:r w:rsidR="00C62CC7">
        <w:t xml:space="preserve">right) drive flow across the southern reef flat, deflecting the sediment plume northward (to the </w:t>
      </w:r>
      <w:r w:rsidR="006E1707">
        <w:t xml:space="preserve">upper </w:t>
      </w:r>
      <w:r w:rsidR="00C62CC7">
        <w:t>left)</w:t>
      </w:r>
      <w:r w:rsidR="000753F5">
        <w:t>, limiting sedimentation on the southern reef, and focusing sediment stress on the northern reef</w:t>
      </w:r>
    </w:p>
    <w:p w14:paraId="769A6B10" w14:textId="77777777" w:rsidR="00F85968" w:rsidRPr="0039795F" w:rsidRDefault="00F85968" w:rsidP="00F85968">
      <w:pPr>
        <w:rPr>
          <w:b/>
        </w:rPr>
      </w:pPr>
      <w:r w:rsidRPr="0039795F">
        <w:rPr>
          <w:b/>
        </w:rPr>
        <w:t>Sediment plume dynamics in Faga’alu</w:t>
      </w:r>
    </w:p>
    <w:p w14:paraId="1D0A447E" w14:textId="484D15D0" w:rsidR="005C6FF1" w:rsidRDefault="005C6FF1" w:rsidP="005C6FF1">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 xml:space="preserve">to Faga’alu Bay and </w:t>
      </w:r>
      <w:proofErr w:type="spellStart"/>
      <w:r>
        <w:t>advected</w:t>
      </w:r>
      <w:proofErr w:type="spellEnd"/>
      <w:r>
        <w:t xml:space="preserve"> sea</w:t>
      </w:r>
      <w:r w:rsidRPr="00703BBA">
        <w:t>ward over the reef by momentum, in a thin surface layer of high suspended sediment concentration (SSC</w:t>
      </w:r>
      <w:commentRangeStart w:id="7"/>
      <w:commentRangeStart w:id="8"/>
      <w:r w:rsidRPr="00703BBA">
        <w:t>)(&gt;500mg/L</w:t>
      </w:r>
      <w:commentRangeEnd w:id="7"/>
      <w:r w:rsidR="003A5007">
        <w:rPr>
          <w:rStyle w:val="CommentReference"/>
        </w:rPr>
        <w:commentReference w:id="7"/>
      </w:r>
      <w:commentRangeEnd w:id="8"/>
      <w:r w:rsidR="008856E6">
        <w:rPr>
          <w:rStyle w:val="CommentReference"/>
        </w:rPr>
        <w:commentReference w:id="8"/>
      </w:r>
      <w:r w:rsidRPr="00703BBA">
        <w:t>)(</w:t>
      </w:r>
      <w:r w:rsidR="00751DDF">
        <w:fldChar w:fldCharType="begin"/>
      </w:r>
      <w:r w:rsidR="00751DDF">
        <w:instrText xml:space="preserve"> REF _Ref390325139 \h </w:instrText>
      </w:r>
      <w:r w:rsidR="00751DDF">
        <w:fldChar w:fldCharType="separate"/>
      </w:r>
      <w:r w:rsidR="00751DDF" w:rsidRPr="00703BBA">
        <w:t xml:space="preserve">Figure </w:t>
      </w:r>
      <w:r w:rsidR="00751DDF">
        <w:rPr>
          <w:noProof/>
        </w:rPr>
        <w:t>1</w:t>
      </w:r>
      <w:r w:rsidR="00751DDF">
        <w:fldChar w:fldCharType="end"/>
      </w:r>
      <w:r w:rsidRPr="00703BBA">
        <w:t>). This sediment-rich layer</w:t>
      </w:r>
      <w:r w:rsidR="008856E6">
        <w:t xml:space="preserve"> </w:t>
      </w:r>
      <w:commentRangeStart w:id="9"/>
      <w:r w:rsidR="003A5007">
        <w:rPr>
          <w:rStyle w:val="CommentReference"/>
        </w:rPr>
        <w:commentReference w:id="10"/>
      </w:r>
      <w:commentRangeEnd w:id="9"/>
      <w:r w:rsidR="008856E6">
        <w:rPr>
          <w:rStyle w:val="CommentReference"/>
        </w:rPr>
        <w:commentReference w:id="9"/>
      </w:r>
      <w:r w:rsidRPr="00703BBA">
        <w:t>attenuates photosynthetically active radiation (PAR</w:t>
      </w:r>
      <w:r w:rsidR="00EC0C89">
        <w:t>;</w:t>
      </w:r>
      <w:r w:rsidR="00ED00EE">
        <w:t xml:space="preserve"> </w:t>
      </w:r>
      <w:r w:rsidR="00ED00EE">
        <w:fldChar w:fldCharType="begin" w:fldLock="1"/>
      </w:r>
      <w:r w:rsidR="00ED00EE">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rsidR="00ED00EE">
        <w:fldChar w:fldCharType="separate"/>
      </w:r>
      <w:r w:rsidR="00ED00EE" w:rsidRPr="00ED00EE">
        <w:rPr>
          <w:noProof/>
        </w:rPr>
        <w:t>(Piniak and Storlazzi, 2008)</w:t>
      </w:r>
      <w:r w:rsidR="00ED00EE">
        <w:fldChar w:fldCharType="end"/>
      </w:r>
      <w:bookmarkStart w:id="11" w:name="_GoBack"/>
      <w:bookmarkEnd w:id="11"/>
      <w:r w:rsidRPr="00703BBA">
        <w:t>) and transports fine</w:t>
      </w:r>
      <w:r w:rsidR="00EC0C89">
        <w:t>-grain</w:t>
      </w:r>
      <w:r w:rsidRPr="00703BBA">
        <w:t xml:space="preserve"> sediment over the reef where it can settle out of the water column and onto coral organisms. </w:t>
      </w:r>
      <w:commentRangeStart w:id="12"/>
      <w:r w:rsidRPr="00703BBA">
        <w:t>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commentRangeEnd w:id="12"/>
      <w:r w:rsidR="003A5007">
        <w:rPr>
          <w:rStyle w:val="CommentReference"/>
        </w:rPr>
        <w:commentReference w:id="12"/>
      </w:r>
      <w:r w:rsidRPr="00703BBA">
        <w:fldChar w:fldCharType="begin" w:fldLock="1"/>
      </w:r>
      <w:r w:rsidR="00ED00EE">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002369CC" w:rsidRPr="002369CC">
        <w:rPr>
          <w:noProof/>
        </w:rPr>
        <w:t>(Wolanski et al., 2003)</w:t>
      </w:r>
      <w:r w:rsidRPr="00703BBA">
        <w:fldChar w:fldCharType="end"/>
      </w:r>
      <w:r w:rsidRPr="00703BBA">
        <w:t xml:space="preserve">. As flow velocities increase, residence time of the plume over the reef flat decreases, limiting time for small particles to settle out of the water column and </w:t>
      </w:r>
      <w:r w:rsidRPr="00703BBA">
        <w:lastRenderedPageBreak/>
        <w:t>controlling the sedimentation rate, even for the same concentration and</w:t>
      </w:r>
      <w:r>
        <w:t xml:space="preserve"> magnitude of different plumes.</w:t>
      </w:r>
      <w:r w:rsidR="00F85968">
        <w:t xml:space="preserve"> In general, field observations (</w:t>
      </w:r>
      <w:r w:rsidR="00F85968">
        <w:fldChar w:fldCharType="begin"/>
      </w:r>
      <w:r w:rsidR="00F85968">
        <w:instrText xml:space="preserve"> REF _Ref390325139 \h </w:instrText>
      </w:r>
      <w:r w:rsidR="00F85968">
        <w:fldChar w:fldCharType="separate"/>
      </w:r>
      <w:r w:rsidR="00751DDF" w:rsidRPr="00703BBA">
        <w:t xml:space="preserve">Figure </w:t>
      </w:r>
      <w:r w:rsidR="00751DDF">
        <w:rPr>
          <w:noProof/>
        </w:rPr>
        <w:t>1</w:t>
      </w:r>
      <w:r w:rsidR="00F85968">
        <w:fldChar w:fldCharType="end"/>
      </w:r>
      <w:r w:rsidR="00F85968">
        <w:t>) suggest the sediment plume following rain events is deflected north, limiting sedimentation on the southern reef, and focusing sediment stress on the northern reef.</w:t>
      </w:r>
    </w:p>
    <w:p w14:paraId="2DF25D08" w14:textId="77777777" w:rsidR="0039795F" w:rsidRPr="0039795F" w:rsidRDefault="0039795F" w:rsidP="0039795F">
      <w:pPr>
        <w:rPr>
          <w:b/>
        </w:rPr>
      </w:pPr>
      <w:r w:rsidRPr="0039795F">
        <w:rPr>
          <w:b/>
        </w:rPr>
        <w:t>Previous Research in American Samoa</w:t>
      </w:r>
    </w:p>
    <w:p w14:paraId="45E7CBC8" w14:textId="47B957DC" w:rsidR="005C6FF1" w:rsidRDefault="005C6FF1" w:rsidP="005C6FF1">
      <w:pPr>
        <w:ind w:firstLine="576"/>
      </w:pPr>
      <w:r w:rsidRPr="00703BBA">
        <w:t xml:space="preserve">Little data on current circulation around Tutuila is available, and almost no data on circulation over the reef flat has been collected </w:t>
      </w:r>
      <w:r w:rsidRPr="00703BBA">
        <w:fldChar w:fldCharType="begin" w:fldLock="1"/>
      </w:r>
      <w:r w:rsidR="00ED00EE">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2369CC" w:rsidRPr="002369CC">
        <w:rPr>
          <w:noProof/>
        </w:rPr>
        <w:t>(CH2M HILL, 1984; Jacob et al., 2012; Wiles et al., 2012)</w:t>
      </w:r>
      <w:r w:rsidRPr="00703BBA">
        <w:fldChar w:fldCharType="end"/>
      </w:r>
      <w:r w:rsidRPr="00703BBA">
        <w:t xml:space="preserve">. </w:t>
      </w:r>
      <w:r w:rsidRPr="00703BBA">
        <w:fldChar w:fldCharType="begin" w:fldLock="1"/>
      </w:r>
      <w:r w:rsidR="00ED00EE">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rsidR="00ED00EE">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rsidR="00ED00EE">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00EC0C89">
        <w:t>(unpublished)</w:t>
      </w:r>
      <w:r w:rsidRPr="00703BBA">
        <w:t xml:space="preserve"> deployed wave/tide gauges in Faga’alu Bay on the southern forereef and reef flat, and an ADCP in the </w:t>
      </w:r>
      <w:r w:rsidR="00EC0C89">
        <w:t>deep channel bisecting the reef crest</w:t>
      </w:r>
      <w:r w:rsidRPr="00703BBA">
        <w:t xml:space="preserve">, for one year (2012-2013). </w:t>
      </w:r>
      <w:r w:rsidRPr="00703BBA">
        <w:fldChar w:fldCharType="begin" w:fldLock="1"/>
      </w:r>
      <w:r w:rsidR="00ED00EE">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rsidR="00ED00EE">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68818342" w14:textId="77777777" w:rsidR="005C6FF1" w:rsidRPr="00703BBA" w:rsidRDefault="005C6FF1" w:rsidP="005C6FF1">
      <w:pPr>
        <w:pStyle w:val="Heading2"/>
        <w:rPr>
          <w:rFonts w:asciiTheme="minorHAnsi" w:hAnsiTheme="minorHAnsi"/>
        </w:rPr>
      </w:pPr>
      <w:bookmarkStart w:id="13" w:name="_Toc389207918"/>
      <w:r w:rsidRPr="00703BBA">
        <w:rPr>
          <w:rFonts w:asciiTheme="minorHAnsi" w:hAnsiTheme="minorHAnsi"/>
        </w:rPr>
        <w:t>Part Two Research Questions</w:t>
      </w:r>
      <w:bookmarkEnd w:id="13"/>
    </w:p>
    <w:p w14:paraId="4B955F61" w14:textId="77777777" w:rsidR="005C6FF1" w:rsidRDefault="005C6FF1" w:rsidP="005C6FF1">
      <w:bookmarkStart w:id="14" w:name="_Toc389207919"/>
      <w:r>
        <w:t>The research questions for this paper are:</w:t>
      </w:r>
    </w:p>
    <w:p w14:paraId="3C78F55D" w14:textId="77777777" w:rsidR="005C6FF1" w:rsidRDefault="005C6FF1" w:rsidP="005C6FF1">
      <w:pPr>
        <w:pStyle w:val="ListParagraph"/>
        <w:numPr>
          <w:ilvl w:val="0"/>
          <w:numId w:val="2"/>
        </w:numPr>
      </w:pPr>
      <w:bookmarkStart w:id="15" w:name="_Toc389207920"/>
      <w:bookmarkEnd w:id="14"/>
      <w:commentRangeStart w:id="16"/>
      <w:r w:rsidRPr="00703BBA">
        <w:t>What is the residence time of ocean water over the northern and southern reef flats</w:t>
      </w:r>
      <w:commentRangeEnd w:id="16"/>
      <w:r w:rsidR="003A5007">
        <w:rPr>
          <w:rStyle w:val="CommentReference"/>
        </w:rPr>
        <w:commentReference w:id="16"/>
      </w:r>
      <w:r w:rsidRPr="00703BBA">
        <w:t>?</w:t>
      </w:r>
      <w:bookmarkEnd w:id="15"/>
      <w:r w:rsidRPr="00864DE9">
        <w:t xml:space="preserve"> </w:t>
      </w:r>
    </w:p>
    <w:p w14:paraId="0769C48F" w14:textId="7C5137B3" w:rsidR="005C6FF1" w:rsidRDefault="005C6FF1" w:rsidP="005C6FF1">
      <w:pPr>
        <w:pStyle w:val="ListParagraph"/>
        <w:numPr>
          <w:ilvl w:val="0"/>
          <w:numId w:val="2"/>
        </w:numPr>
      </w:pPr>
      <w:r>
        <w:t>How are</w:t>
      </w:r>
      <w:r w:rsidRPr="00703BBA">
        <w:t xml:space="preserve"> current </w:t>
      </w:r>
      <w:r>
        <w:t>speeds, flow patterns, and residence time</w:t>
      </w:r>
      <w:r w:rsidRPr="00703BBA">
        <w:t xml:space="preserve"> a</w:t>
      </w:r>
      <w:r w:rsidR="00751DDF">
        <w:t>ffected by wave-, wind</w:t>
      </w:r>
      <w:r>
        <w:t>-, and tidal-forcing</w:t>
      </w:r>
      <w:r w:rsidRPr="00703BBA">
        <w:t>?</w:t>
      </w:r>
    </w:p>
    <w:p w14:paraId="7FA65845" w14:textId="77777777" w:rsidR="005C6FF1" w:rsidRDefault="005C6FF1" w:rsidP="005C6FF1">
      <w:pPr>
        <w:pStyle w:val="Heading2"/>
        <w:rPr>
          <w:rFonts w:asciiTheme="minorHAnsi" w:hAnsiTheme="minorHAnsi"/>
        </w:rPr>
      </w:pPr>
      <w:r w:rsidRPr="00864DE9">
        <w:rPr>
          <w:rFonts w:asciiTheme="minorHAnsi" w:hAnsiTheme="minorHAnsi"/>
        </w:rPr>
        <w:t>Study Site</w:t>
      </w:r>
    </w:p>
    <w:p w14:paraId="2B95435B" w14:textId="26B9DCEF" w:rsidR="005C6FF1" w:rsidRDefault="005C6FF1" w:rsidP="005C6FF1">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51DDF" w:rsidRPr="00703BBA">
        <w:t xml:space="preserve">Figure </w:t>
      </w:r>
      <w:r w:rsidR="00751DDF">
        <w:rPr>
          <w:noProof/>
        </w:rPr>
        <w:t>2</w:t>
      </w:r>
      <w:r w:rsidRPr="00703BBA">
        <w:fldChar w:fldCharType="end"/>
      </w:r>
      <w:r w:rsidRPr="00703BBA">
        <w:t xml:space="preserve">). An anthropogenically altered, vertical-walled, 10-20m deep </w:t>
      </w:r>
      <w:r w:rsidR="00EC0C89">
        <w:t xml:space="preserve">paleo-stream </w:t>
      </w:r>
      <w:r w:rsidRPr="00703BBA">
        <w:t xml:space="preserve">channel (‘ava in Samoan language) extends from the mouth of Faga’alu Stream </w:t>
      </w:r>
      <w:r>
        <w:t xml:space="preserve">eastward </w:t>
      </w:r>
      <w:r w:rsidRPr="00703BBA">
        <w:t>to Pago Pago Bay. This deep channel divides the reef into a larger Southern and a smaller Northern section. A microtidal regime varies semi-diurnally from approximately 0 to 1m, exposing parts of the shallow reef crest and reef flat at extreme low tides (&lt;0m MSL).</w:t>
      </w:r>
    </w:p>
    <w:p w14:paraId="1845D04E" w14:textId="538ACEDB" w:rsidR="00FC1E4D" w:rsidRPr="009624FC" w:rsidRDefault="00FC1E4D" w:rsidP="00FC1E4D">
      <w:pPr>
        <w:ind w:firstLine="576"/>
      </w:pPr>
      <w:r w:rsidRPr="00703BBA">
        <w:t xml:space="preserve">Faga’alu Bay </w:t>
      </w:r>
      <w:r>
        <w:t xml:space="preserve">is </w:t>
      </w:r>
      <w:r w:rsidRPr="00703BBA">
        <w:t xml:space="preserve">situated on the western side of Pago Pago </w:t>
      </w:r>
      <w:r w:rsidR="00EC0C89">
        <w:t>Bay</w:t>
      </w:r>
      <w:r w:rsidRPr="00703BBA">
        <w:t xml:space="preserve">, where it is protected by land from incoming swell from all directions except from the south to the east-south-east.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rsidR="00D46107">
        <w:t>,</w:t>
      </w:r>
      <w:r w:rsidRPr="00703BBA">
        <w:t xml:space="preserve"> </w:t>
      </w:r>
      <w:commentRangeStart w:id="17"/>
      <w:r w:rsidR="008856E6">
        <w:t>significant wave height</w:t>
      </w:r>
      <w:r w:rsidRPr="00703BBA">
        <w:t xml:space="preserve"> </w:t>
      </w:r>
      <w:commentRangeEnd w:id="17"/>
      <w:r w:rsidR="008856E6">
        <w:rPr>
          <w:rStyle w:val="CommentReference"/>
        </w:rPr>
        <w:commentReference w:id="17"/>
      </w:r>
      <w:r w:rsidRPr="00703BBA">
        <w:t>(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00EC0C89">
        <w:t>) are generally about 9 s or less, rarely exceed 13 s but occasionally reach 25 s</w:t>
      </w:r>
      <w:r w:rsidRPr="00703BBA">
        <w:t xml:space="preserve"> </w:t>
      </w:r>
      <w:r w:rsidRPr="00703BBA">
        <w:fldChar w:fldCharType="begin" w:fldLock="1"/>
      </w:r>
      <w:r w:rsidR="00ED00EE">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2369CC">
        <w:rPr>
          <w:noProof/>
        </w:rPr>
        <w:t>(Thompson and Demirbilek, 2002)</w:t>
      </w:r>
      <w:r w:rsidRPr="00703BBA">
        <w:fldChar w:fldCharType="end"/>
      </w:r>
      <w:r w:rsidRPr="00703BBA">
        <w:t xml:space="preserve">. </w:t>
      </w:r>
      <w:r w:rsidRPr="00703BBA">
        <w:fldChar w:fldCharType="begin" w:fldLock="1"/>
      </w:r>
      <w:r w:rsidR="00ED00EE">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rsidR="00EC0C89">
        <w:t>,</w:t>
      </w:r>
      <w:r w:rsidRPr="00703BBA">
        <w:t xml:space="preserve"> but wave heights greater than 1</w:t>
      </w:r>
      <w:r w:rsidR="00EC0C89">
        <w:t xml:space="preserve"> </w:t>
      </w:r>
      <w:r w:rsidRPr="00703BBA">
        <w:t>m were rare</w:t>
      </w:r>
      <w:r>
        <w:t xml:space="preserve"> (</w:t>
      </w:r>
      <w:r>
        <w:fldChar w:fldCharType="begin"/>
      </w:r>
      <w:r>
        <w:instrText xml:space="preserve"> REF _Ref390325374 \h </w:instrText>
      </w:r>
      <w:r>
        <w:fldChar w:fldCharType="separate"/>
      </w:r>
      <w:r>
        <w:t xml:space="preserve">Figure </w:t>
      </w:r>
      <w:r>
        <w:rPr>
          <w:noProof/>
        </w:rPr>
        <w:t>3</w:t>
      </w:r>
      <w:r>
        <w:fldChar w:fldCharType="end"/>
      </w:r>
      <w:r>
        <w:t>)</w:t>
      </w:r>
      <w:r w:rsidRPr="00703BBA">
        <w:t>. Given that the reef crest is nearly exposed at low tide, cross-reef transfer of water and wave energy is strongly dependent on the tidal sta</w:t>
      </w:r>
      <w:r>
        <w:t xml:space="preserve">ge and wave setup.  </w:t>
      </w:r>
    </w:p>
    <w:p w14:paraId="4954F66F" w14:textId="77777777" w:rsidR="005C6FF1" w:rsidRPr="00703BBA" w:rsidRDefault="005C6FF1" w:rsidP="005C6FF1">
      <w:pPr>
        <w:keepNext/>
      </w:pPr>
      <w:r>
        <w:rPr>
          <w:noProof/>
        </w:rPr>
        <w:lastRenderedPageBreak/>
        <mc:AlternateContent>
          <mc:Choice Requires="wpg">
            <w:drawing>
              <wp:anchor distT="0" distB="0" distL="114300" distR="114300" simplePos="0" relativeHeight="251659264" behindDoc="0" locked="0" layoutInCell="1" allowOverlap="1" wp14:anchorId="029C1DCA" wp14:editId="3A2F7CC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D3C582" id="Group 2" o:spid="_x0000_s1026" style="position:absolute;margin-left:309.75pt;margin-top:34.05pt;width:183.65pt;height:92.25pt;z-index:251659264"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11"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AD22F64" wp14:editId="3771C050">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5B7EDFB5" w14:textId="701A3884" w:rsidR="005C6FF1" w:rsidRDefault="005C6FF1" w:rsidP="005C6FF1">
      <w:pPr>
        <w:pStyle w:val="Caption"/>
      </w:pPr>
      <w:bookmarkStart w:id="18" w:name="_Ref387316245"/>
      <w:bookmarkStart w:id="19" w:name="_Ref387317259"/>
      <w:r w:rsidRPr="00703BBA">
        <w:t xml:space="preserve">Figure </w:t>
      </w:r>
      <w:fldSimple w:instr=" SEQ Figure \* ARABIC ">
        <w:r w:rsidR="00751DDF">
          <w:rPr>
            <w:noProof/>
          </w:rPr>
          <w:t>2</w:t>
        </w:r>
      </w:fldSimple>
      <w:bookmarkEnd w:id="18"/>
      <w:r w:rsidRPr="00703BBA">
        <w:t xml:space="preserve">. </w:t>
      </w:r>
      <w:r>
        <w:t>Data collection locations in</w:t>
      </w:r>
      <w:r w:rsidRPr="00703BBA">
        <w:t xml:space="preserve"> Faga'alu Bay</w:t>
      </w:r>
      <w:bookmarkEnd w:id="19"/>
      <w:r>
        <w:t>. Wind speed and direction was recorded at the weather station (</w:t>
      </w:r>
      <w:proofErr w:type="spellStart"/>
      <w:r>
        <w:t>WxStation</w:t>
      </w:r>
      <w:proofErr w:type="spellEnd"/>
      <w:r>
        <w:t>),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14:paraId="2D59055C" w14:textId="77777777" w:rsidR="005C6FF1" w:rsidRDefault="005C6FF1" w:rsidP="005C6FF1">
      <w:pPr>
        <w:keepNext/>
      </w:pPr>
      <w:r>
        <w:rPr>
          <w:noProof/>
        </w:rPr>
        <w:drawing>
          <wp:inline distT="0" distB="0" distL="0" distR="0" wp14:anchorId="120FCF69" wp14:editId="03949EBA">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14:paraId="4B2F75C2" w14:textId="77777777" w:rsidR="005C6FF1" w:rsidRPr="009962F7" w:rsidRDefault="005C6FF1" w:rsidP="005C6FF1">
      <w:pPr>
        <w:pStyle w:val="Caption"/>
      </w:pPr>
      <w:bookmarkStart w:id="20" w:name="_Ref390325374"/>
      <w:bookmarkStart w:id="21" w:name="_Ref390272497"/>
      <w:r>
        <w:t xml:space="preserve">Figure </w:t>
      </w:r>
      <w:fldSimple w:instr=" SEQ Figure \* ARABIC ">
        <w:r w:rsidR="00751DDF">
          <w:rPr>
            <w:noProof/>
          </w:rPr>
          <w:t>3</w:t>
        </w:r>
      </w:fldSimple>
      <w:bookmarkEnd w:id="20"/>
      <w:r w:rsidR="00751DDF">
        <w:t>. According to wave gage data, significant wave</w:t>
      </w:r>
      <w:r>
        <w:t xml:space="preserve"> heights on the southern reef crest rarely exceed 2m but have been observed several times in the field coinciding with smooth seas and light winds in the wet season</w:t>
      </w:r>
      <w:bookmarkEnd w:id="21"/>
      <w:r>
        <w:t>. Author included in photo for scale. Photo: Robert Koch, Am. Samoa Coastal Zone Management Program (ASCMP)</w:t>
      </w:r>
    </w:p>
    <w:p w14:paraId="76C57D6C" w14:textId="77777777" w:rsidR="005C6FF1" w:rsidRPr="008A3FF6" w:rsidRDefault="005C6FF1" w:rsidP="005C6FF1">
      <w:pPr>
        <w:pStyle w:val="Heading2"/>
        <w:rPr>
          <w:rFonts w:asciiTheme="minorHAnsi" w:hAnsiTheme="minorHAnsi"/>
        </w:rPr>
      </w:pPr>
      <w:bookmarkStart w:id="22" w:name="_Toc389207922"/>
      <w:r w:rsidRPr="00703BBA">
        <w:rPr>
          <w:rFonts w:asciiTheme="minorHAnsi" w:hAnsiTheme="minorHAnsi"/>
        </w:rPr>
        <w:lastRenderedPageBreak/>
        <w:t>Methods</w:t>
      </w:r>
      <w:bookmarkEnd w:id="22"/>
    </w:p>
    <w:p w14:paraId="1169924C" w14:textId="7494D183" w:rsidR="005C6FF1" w:rsidRDefault="005C6FF1" w:rsidP="005C6FF1">
      <w:pPr>
        <w:ind w:firstLine="709"/>
      </w:pPr>
      <w:r w:rsidRPr="00703BBA">
        <w:t xml:space="preserve">While </w:t>
      </w:r>
      <w:r w:rsidRPr="00703BBA">
        <w:fldChar w:fldCharType="begin" w:fldLock="1"/>
      </w:r>
      <w:r w:rsidR="00ED00EE">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rsidR="00D46107">
        <w:t xml:space="preserve">are </w:t>
      </w:r>
      <w:r w:rsidR="00EC0C89">
        <w:t>reliant on bathymetric</w:t>
      </w:r>
      <w:r w:rsidRPr="00703BBA">
        <w:t xml:space="preserve"> data which is not well verified. Calculations of flushing time </w:t>
      </w:r>
      <w:r w:rsidR="00D46107">
        <w:t>based on a few point measurements of</w:t>
      </w:r>
      <w:r w:rsidR="00EC0C89">
        <w:t xml:space="preserve"> current</w:t>
      </w:r>
      <w:r w:rsidR="00D46107">
        <w:t xml:space="preserve"> velocity </w:t>
      </w:r>
      <w:r w:rsidRPr="00703BBA">
        <w:t xml:space="preserve">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w:t>
      </w:r>
      <w:r w:rsidR="00751DDF">
        <w:t>to wave, wind, and tide forcing</w:t>
      </w:r>
      <w:r w:rsidRPr="00703BBA">
        <w:t xml:space="preserve">. </w:t>
      </w:r>
    </w:p>
    <w:p w14:paraId="1A1E1D0B" w14:textId="77777777" w:rsidR="0039795F" w:rsidRPr="0039795F" w:rsidRDefault="0039795F" w:rsidP="0039795F">
      <w:pPr>
        <w:rPr>
          <w:b/>
        </w:rPr>
      </w:pPr>
      <w:r w:rsidRPr="0039795F">
        <w:rPr>
          <w:b/>
        </w:rPr>
        <w:t>Eulerian vs. Lagrangian methods</w:t>
      </w:r>
    </w:p>
    <w:p w14:paraId="104CE1A7" w14:textId="05D11C43" w:rsidR="005C6FF1" w:rsidRDefault="005C6FF1" w:rsidP="005C6FF1">
      <w:pPr>
        <w:ind w:firstLine="709"/>
      </w:pPr>
      <w:r w:rsidRPr="00703BBA">
        <w:t xml:space="preserve">To characterize the </w:t>
      </w:r>
      <w:r w:rsidR="00751DDF">
        <w:t>flow</w:t>
      </w:r>
      <w:r w:rsidRPr="00703BBA">
        <w:t xml:space="preserve"> pattern over the reef flat in Faga’alu Bay, and </w:t>
      </w:r>
      <w:r w:rsidR="00D46107">
        <w:t xml:space="preserve">to </w:t>
      </w:r>
      <w:r w:rsidRPr="00703BBA">
        <w:t xml:space="preserve">determine the relationship between </w:t>
      </w:r>
      <w:r w:rsidR="00B4178E">
        <w:t>wave- and wind-</w:t>
      </w:r>
      <w:r w:rsidRPr="00703BBA">
        <w:t xml:space="preserve">forcing and residence time of water over the reef flat, a combination of </w:t>
      </w:r>
      <w:r>
        <w:t xml:space="preserve">Eulerian and </w:t>
      </w:r>
      <w:r w:rsidR="00EC0C89">
        <w:t>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w:t>
      </w:r>
      <w:r w:rsidR="00751DDF">
        <w:t>ing</w:t>
      </w:r>
      <w:r>
        <w:t xml:space="preserve"> past that location over time</w:t>
      </w:r>
      <w:r w:rsidRPr="00703BBA">
        <w:t>.</w:t>
      </w:r>
      <w:r>
        <w:t xml:space="preserve"> Eulerian methods</w:t>
      </w:r>
      <w:r w:rsidR="00B4178E">
        <w:t xml:space="preserve"> typically</w:t>
      </w:r>
      <w:r>
        <w:t xml:space="preserve">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002369CC" w:rsidRPr="002369CC">
        <w:rPr>
          <w:noProof/>
        </w:rPr>
        <w:t>(Presto et al., 2006; Storlazzi et al., 2009)</w:t>
      </w:r>
      <w:r w:rsidRPr="00703BBA">
        <w:fldChar w:fldCharType="end"/>
      </w:r>
      <w:r w:rsidR="00EB6441">
        <w:t>.</w:t>
      </w:r>
      <w:r w:rsidR="00D46107">
        <w:t xml:space="preserve"> 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rsidR="00ED00EE">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00EB6441" w:rsidRPr="00EB6441">
        <w:rPr>
          <w:noProof/>
        </w:rPr>
        <w:t>(Storlazzi et al., 2006b, 2004)</w:t>
      </w:r>
      <w:r>
        <w:fldChar w:fldCharType="end"/>
      </w:r>
      <w:r w:rsidRPr="00703BBA">
        <w:t>. While</w:t>
      </w:r>
      <w:r w:rsidR="00D46107">
        <w:t xml:space="preserve"> </w:t>
      </w:r>
      <w:r w:rsidRPr="00703BBA">
        <w:t xml:space="preserve">remote sensing is useful </w:t>
      </w:r>
      <w:commentRangeStart w:id="23"/>
      <w:commentRangeStart w:id="24"/>
      <w:r w:rsidRPr="00703BBA">
        <w:t xml:space="preserve">to map the temporal and spatial distribution of </w:t>
      </w:r>
      <w:r>
        <w:t>flood</w:t>
      </w:r>
      <w:r w:rsidRPr="00703BBA">
        <w:t xml:space="preserve"> plume boundaries </w:t>
      </w:r>
      <w:commentRangeEnd w:id="23"/>
      <w:r w:rsidR="00D46107">
        <w:rPr>
          <w:rStyle w:val="CommentReference"/>
        </w:rPr>
        <w:commentReference w:id="23"/>
      </w:r>
      <w:commentRangeEnd w:id="24"/>
      <w:r w:rsidR="00E64697">
        <w:rPr>
          <w:rStyle w:val="CommentReference"/>
        </w:rPr>
        <w:commentReference w:id="24"/>
      </w:r>
      <w:r w:rsidRPr="00703BBA">
        <w:fldChar w:fldCharType="begin" w:fldLock="1"/>
      </w:r>
      <w:r w:rsidR="00ED00EE">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rsidR="00ED00EE">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rsidR="00ED00EE">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002369CC" w:rsidRPr="002369CC">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rsidR="00ED00EE">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00EB6441" w:rsidRPr="00EB6441">
        <w:rPr>
          <w:noProof/>
        </w:rPr>
        <w:t>(Storlazzi et al., 2006a, 2004; Wyatt et al., 2012)</w:t>
      </w:r>
      <w:r>
        <w:fldChar w:fldCharType="end"/>
      </w:r>
      <w:r>
        <w:t xml:space="preserve"> or validate hydrodynamic computer models </w:t>
      </w:r>
      <w:r>
        <w:fldChar w:fldCharType="begin" w:fldLock="1"/>
      </w:r>
      <w:r w:rsidR="00ED00EE">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14:paraId="70796F0C" w14:textId="77777777" w:rsidR="0039795F" w:rsidRPr="0039795F" w:rsidRDefault="0039795F" w:rsidP="0039795F">
      <w:pPr>
        <w:rPr>
          <w:b/>
        </w:rPr>
      </w:pPr>
      <w:r w:rsidRPr="0039795F">
        <w:rPr>
          <w:b/>
        </w:rPr>
        <w:t>Progress in using Lagrangian drifters</w:t>
      </w:r>
    </w:p>
    <w:p w14:paraId="7DA62614" w14:textId="02D00885" w:rsidR="005C6FF1" w:rsidRDefault="005C6FF1" w:rsidP="005C6FF1">
      <w:pPr>
        <w:ind w:firstLine="576"/>
      </w:pPr>
      <w:r>
        <w:t xml:space="preserve">GPS-tracking drifters have been traditionally used to characterize oceanic circulation in the deep or coastal ocean </w:t>
      </w:r>
      <w:r>
        <w:fldChar w:fldCharType="begin" w:fldLock="1"/>
      </w:r>
      <w:r w:rsidR="00ED00EE">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w:t>
      </w:r>
      <w:r w:rsidR="00EC0C89">
        <w:t xml:space="preserve">less </w:t>
      </w:r>
      <w:proofErr w:type="spellStart"/>
      <w:r w:rsidR="00EC0C89">
        <w:t>expensiv</w:t>
      </w:r>
      <w:proofErr w:type="spellEnd"/>
      <w:r>
        <w:t xml:space="preserve">, smaller GPS technology has recently made it possible to deploy many </w:t>
      </w:r>
      <w:r w:rsidR="00D46107">
        <w:t xml:space="preserve">(n≥10) </w:t>
      </w:r>
      <w:r>
        <w:t xml:space="preserve">small drifters in </w:t>
      </w:r>
      <w:proofErr w:type="spellStart"/>
      <w:r>
        <w:t>nearshore</w:t>
      </w:r>
      <w:proofErr w:type="spellEnd"/>
      <w:r>
        <w:t xml:space="preserve"> environments to map flow patterns at finer spatiotemporal resolution </w:t>
      </w:r>
      <w:r>
        <w:fldChar w:fldCharType="begin" w:fldLock="1"/>
      </w:r>
      <w:r w:rsidR="00ED00EE">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00EB6441" w:rsidRPr="00EB6441">
        <w:rPr>
          <w:noProof/>
        </w:rPr>
        <w:t>(Austin and Atkinson, 2004; Johnson et al., 2003; MacMahan et al., 2010; Storlazzi et al., 2006a)</w:t>
      </w:r>
      <w:r>
        <w:fldChar w:fldCharType="end"/>
      </w:r>
      <w:r>
        <w:t xml:space="preserve">. </w:t>
      </w:r>
      <w:commentRangeStart w:id="25"/>
      <w:r>
        <w:t xml:space="preserve">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rsidR="00ED00EE">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t>
      </w:r>
      <w:commentRangeEnd w:id="25"/>
      <w:r w:rsidR="000E677E">
        <w:rPr>
          <w:rStyle w:val="CommentReference"/>
        </w:rPr>
        <w:commentReference w:id="25"/>
      </w:r>
      <w:r w:rsidR="00EC0C89">
        <w:t>Although</w:t>
      </w:r>
      <w:r>
        <w:t xml:space="preserve"> deploying a fleet of GPS-logging drifters has yielded synoptic measurements of water movement in surf zones near linear, sandy beaches, it has not been attempted in a shallow reef environment. </w:t>
      </w:r>
    </w:p>
    <w:p w14:paraId="6A0FBDE1" w14:textId="77777777" w:rsidR="0039795F" w:rsidRPr="0039795F" w:rsidRDefault="0039795F" w:rsidP="0039795F">
      <w:pPr>
        <w:rPr>
          <w:b/>
        </w:rPr>
      </w:pPr>
      <w:r w:rsidRPr="0039795F">
        <w:rPr>
          <w:b/>
        </w:rPr>
        <w:t>Combining Eulerian and Lagrangian measurements</w:t>
      </w:r>
    </w:p>
    <w:p w14:paraId="78F4613D" w14:textId="7A58E723" w:rsidR="005C6FF1" w:rsidRDefault="005C6FF1" w:rsidP="005C6FF1">
      <w:pPr>
        <w:ind w:firstLine="709"/>
      </w:pPr>
      <w:r>
        <w:t xml:space="preserve">Drifter studies in </w:t>
      </w:r>
      <w:proofErr w:type="spellStart"/>
      <w:r>
        <w:t>nearshore</w:t>
      </w:r>
      <w:proofErr w:type="spellEnd"/>
      <w:r>
        <w:t xml:space="preserve"> environments are typically limited in number of drifters, number of deployments, and</w:t>
      </w:r>
      <w:r w:rsidR="00751DDF">
        <w:t>/or</w:t>
      </w:r>
      <w:r>
        <w:t xml:space="preserve"> the range of oceanic and meteorological conditions experienced during </w:t>
      </w:r>
      <w:r>
        <w:lastRenderedPageBreak/>
        <w:t xml:space="preserve">deployments, making it uncertain whether they describe the dominant patterns, or short-lived anomalies </w:t>
      </w:r>
      <w:r>
        <w:fldChar w:fldCharType="begin" w:fldLock="1"/>
      </w:r>
      <w:r w:rsidR="00ED00EE">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00EB6441" w:rsidRPr="00EB6441">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rsidR="00ED00EE">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w:t>
      </w:r>
      <w:r w:rsidR="00FC5A99">
        <w:t>compared Lagrangian drifter tracks with long-duration Eulerian current meter records to determine if short-term Lagrangian observations from drifters were representative of the dominant climatic patterns</w:t>
      </w:r>
      <w:r>
        <w:t xml:space="preserve">.  </w:t>
      </w:r>
    </w:p>
    <w:p w14:paraId="52434EB4" w14:textId="77777777" w:rsidR="0039795F" w:rsidRPr="0039795F" w:rsidRDefault="0039795F" w:rsidP="0039795F">
      <w:pPr>
        <w:rPr>
          <w:b/>
        </w:rPr>
      </w:pPr>
      <w:r w:rsidRPr="0039795F">
        <w:rPr>
          <w:b/>
        </w:rPr>
        <w:t xml:space="preserve">Analysis of “end-member” forcing conditions </w:t>
      </w:r>
    </w:p>
    <w:p w14:paraId="7B2F3ECE" w14:textId="083A1410" w:rsidR="005C6FF1" w:rsidRDefault="00FC5A99" w:rsidP="005C6FF1">
      <w:pPr>
        <w:ind w:firstLine="709"/>
      </w:pPr>
      <w:r>
        <w:t xml:space="preserve">Current speed and direction data from three Acoustic Doppler Current Profilers (ADCP), providing Eulerian measurements, were deployed for one week and five GPS-logging drifters, providing Lagrangian measurements, were deployed approximately 30 times over two months, </w:t>
      </w:r>
      <w:r w:rsidR="000E677E">
        <w:t xml:space="preserve">will be </w:t>
      </w:r>
      <w:r w:rsidR="005C6FF1">
        <w:t xml:space="preserve">categorized according to end-member condition, </w:t>
      </w:r>
      <w:r w:rsidR="0039795F">
        <w:t xml:space="preserve">with categories </w:t>
      </w:r>
      <w:commentRangeStart w:id="26"/>
      <w:r w:rsidR="0039795F">
        <w:t>being “Wave-driven”, “Wind</w:t>
      </w:r>
      <w:r w:rsidR="005C6FF1">
        <w:t xml:space="preserve">-driven”, and “Calm” </w:t>
      </w:r>
      <w:commentRangeEnd w:id="26"/>
      <w:r w:rsidR="00113682">
        <w:rPr>
          <w:rStyle w:val="CommentReference"/>
        </w:rPr>
        <w:commentReference w:id="26"/>
      </w:r>
      <w:r w:rsidR="005C6FF1">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5C6FF1">
        <w:fldChar w:fldCharType="separate"/>
      </w:r>
      <w:r w:rsidR="005C6FF1" w:rsidRPr="00B77327">
        <w:rPr>
          <w:noProof/>
        </w:rPr>
        <w:t>(Hoeke et al., 2011; Presto et al., 2006)</w:t>
      </w:r>
      <w:r w:rsidR="005C6FF1">
        <w:fldChar w:fldCharType="end"/>
      </w:r>
      <w:r w:rsidR="005C6FF1">
        <w:t xml:space="preserve">. Under calm conditions, forcing is assumed to be attributed to tidal movement </w:t>
      </w:r>
      <w:r w:rsidR="005C6FF1">
        <w:fldChar w:fldCharType="begin" w:fldLock="1"/>
      </w:r>
      <w:r w:rsidR="00ED00EE">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5C6FF1">
        <w:fldChar w:fldCharType="separate"/>
      </w:r>
      <w:r w:rsidR="005C6FF1" w:rsidRPr="00B77327">
        <w:rPr>
          <w:noProof/>
        </w:rPr>
        <w:t>(Presto et al., 2006)</w:t>
      </w:r>
      <w:r w:rsidR="005C6FF1">
        <w:fldChar w:fldCharType="end"/>
      </w:r>
      <w:r w:rsidR="005C6FF1">
        <w:t xml:space="preserve">. </w:t>
      </w:r>
      <w:commentRangeStart w:id="27"/>
      <w:commentRangeStart w:id="28"/>
      <w:r w:rsidR="005C6FF1">
        <w:t>If relationships between current</w:t>
      </w:r>
      <w:r w:rsidR="00B8116B">
        <w:t xml:space="preserve"> speed and/or direction</w:t>
      </w:r>
      <w:r w:rsidR="005C6FF1">
        <w:t xml:space="preserve"> and</w:t>
      </w:r>
      <w:r w:rsidR="00B8116B">
        <w:t xml:space="preserve"> wave-</w:t>
      </w:r>
      <w:proofErr w:type="gramStart"/>
      <w:r w:rsidR="00B8116B">
        <w:t>,wind</w:t>
      </w:r>
      <w:proofErr w:type="gramEnd"/>
      <w:r w:rsidR="00B8116B">
        <w:t>-, or tidal-</w:t>
      </w:r>
      <w:r w:rsidR="005C6FF1">
        <w:t>forcing are weak</w:t>
      </w:r>
      <w:commentRangeEnd w:id="27"/>
      <w:r w:rsidR="00113682">
        <w:rPr>
          <w:rStyle w:val="CommentReference"/>
        </w:rPr>
        <w:commentReference w:id="27"/>
      </w:r>
      <w:commentRangeEnd w:id="28"/>
      <w:r w:rsidR="00B8116B">
        <w:rPr>
          <w:rStyle w:val="CommentReference"/>
        </w:rPr>
        <w:commentReference w:id="28"/>
      </w:r>
      <w:r w:rsidR="005C6FF1">
        <w:t xml:space="preserve">, data can further be subdivided by wind direction and tidal stage. Each GPS point recorded by the drifter is considered an independent observation, and drifter velocities and trajectories are calculated using a forward-difference scheme on the drifter locations </w:t>
      </w:r>
      <w:r w:rsidR="005C6FF1">
        <w:fldChar w:fldCharType="begin" w:fldLock="1"/>
      </w:r>
      <w:r w:rsidR="00ED00EE">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5C6FF1">
        <w:fldChar w:fldCharType="separate"/>
      </w:r>
      <w:r w:rsidR="005C6FF1" w:rsidRPr="00F65B6A">
        <w:rPr>
          <w:noProof/>
        </w:rPr>
        <w:t>(Davis, 1991; MacMahan et al., 2010)</w:t>
      </w:r>
      <w:r w:rsidR="005C6FF1">
        <w:fldChar w:fldCharType="end"/>
      </w:r>
      <w:r w:rsidR="005C6FF1">
        <w:t xml:space="preserve">. </w:t>
      </w:r>
      <w:commentRangeStart w:id="29"/>
      <w:r w:rsidR="005C6FF1">
        <w:t xml:space="preserve">Given </w:t>
      </w:r>
      <w:r w:rsidR="000E677E">
        <w:t>a</w:t>
      </w:r>
      <w:r w:rsidR="00113682">
        <w:t xml:space="preserve"> </w:t>
      </w:r>
      <w:r w:rsidR="005C6FF1">
        <w:t>high density of observations</w:t>
      </w:r>
      <w:commentRangeEnd w:id="29"/>
      <w:r w:rsidR="000E677E">
        <w:rPr>
          <w:rStyle w:val="CommentReference"/>
        </w:rPr>
        <w:commentReference w:id="29"/>
      </w:r>
      <w:r w:rsidR="005C6FF1">
        <w:t xml:space="preserve">, drifter tracks can be binned as long as the bins are smaller than the scale of the flow structure to be observed </w:t>
      </w:r>
      <w:r w:rsidR="005C6FF1">
        <w:fldChar w:fldCharType="begin" w:fldLock="1"/>
      </w:r>
      <w:r w:rsidR="00ED00EE">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rsidR="005C6FF1">
        <w:fldChar w:fldCharType="separate"/>
      </w:r>
      <w:r w:rsidR="005C6FF1" w:rsidRPr="00B77327">
        <w:rPr>
          <w:noProof/>
        </w:rPr>
        <w:t>(Davis, 1991)</w:t>
      </w:r>
      <w:r w:rsidR="005C6FF1">
        <w:fldChar w:fldCharType="end"/>
      </w:r>
      <w:r w:rsidR="005C6FF1">
        <w:t xml:space="preserve">. Drifter tracks </w:t>
      </w:r>
      <w:r w:rsidR="00113682">
        <w:t xml:space="preserve">will be </w:t>
      </w:r>
      <w:r w:rsidR="005C6FF1">
        <w:t>binned by location (10</w:t>
      </w:r>
      <w:r>
        <w:t xml:space="preserve">0 </w:t>
      </w:r>
      <w:r w:rsidR="005C6FF1">
        <w:t>m x 10</w:t>
      </w:r>
      <w:r>
        <w:t xml:space="preserve">0 </w:t>
      </w:r>
      <w:r w:rsidR="005C6FF1">
        <w:t xml:space="preserve">m grid cells) and averaged over the time of deployment </w:t>
      </w:r>
      <w:r w:rsidR="005C6FF1">
        <w:fldChar w:fldCharType="begin" w:fldLock="1"/>
      </w:r>
      <w:r w:rsidR="00ED00EE">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5C6FF1">
        <w:fldChar w:fldCharType="separate"/>
      </w:r>
      <w:r w:rsidR="005C6FF1" w:rsidRPr="00B77327">
        <w:rPr>
          <w:noProof/>
        </w:rPr>
        <w:t>(MacMahan et al., 2010)</w:t>
      </w:r>
      <w:r w:rsidR="005C6FF1">
        <w:fldChar w:fldCharType="end"/>
      </w:r>
      <w:r w:rsidR="005C6FF1">
        <w:t xml:space="preserve">, yielding a grid of arrows pointing in the mean flow direction, sized by speed, and colored by number of observations, similar to </w:t>
      </w:r>
      <w:r w:rsidR="005C6FF1">
        <w:fldChar w:fldCharType="begin"/>
      </w:r>
      <w:r w:rsidR="005C6FF1">
        <w:instrText xml:space="preserve"> REF _Ref390278802 \h </w:instrText>
      </w:r>
      <w:r w:rsidR="005C6FF1">
        <w:fldChar w:fldCharType="separate"/>
      </w:r>
      <w:r w:rsidR="00751DDF">
        <w:t xml:space="preserve">Figure </w:t>
      </w:r>
      <w:r w:rsidR="00751DDF">
        <w:rPr>
          <w:noProof/>
        </w:rPr>
        <w:t>4</w:t>
      </w:r>
      <w:r w:rsidR="005C6FF1">
        <w:fldChar w:fldCharType="end"/>
      </w:r>
      <w:r w:rsidR="005C6FF1">
        <w:t xml:space="preserve">. Residence times </w:t>
      </w:r>
      <w:r w:rsidR="00113682">
        <w:t>will be</w:t>
      </w:r>
      <w:r w:rsidR="005C6FF1">
        <w:t xml:space="preserve"> calculated </w:t>
      </w:r>
      <w:commentRangeStart w:id="30"/>
      <w:commentRangeStart w:id="31"/>
      <w:r w:rsidR="005C6FF1">
        <w:t xml:space="preserve">as a function of average flow speed </w:t>
      </w:r>
      <w:commentRangeEnd w:id="30"/>
      <w:r w:rsidR="00113682">
        <w:rPr>
          <w:rStyle w:val="CommentReference"/>
        </w:rPr>
        <w:commentReference w:id="30"/>
      </w:r>
      <w:commentRangeEnd w:id="31"/>
      <w:r w:rsidR="00B8116B">
        <w:rPr>
          <w:rStyle w:val="CommentReference"/>
        </w:rPr>
        <w:commentReference w:id="31"/>
      </w:r>
      <w:r w:rsidR="005C6FF1">
        <w:t xml:space="preserve">through the 10m grid cell. </w:t>
      </w:r>
    </w:p>
    <w:p w14:paraId="5E8968DC" w14:textId="29B19014" w:rsidR="00FC1E4D" w:rsidRDefault="00FC1E4D" w:rsidP="00FC1E4D">
      <w:pPr>
        <w:ind w:firstLine="709"/>
      </w:pPr>
      <w:r>
        <w:t xml:space="preserve">To determine if the short-term drifter deployments adequately describe long-term forcing conditions observed by the ADCP, two techniques are used to compare the drifter results with ADCP results: </w:t>
      </w:r>
      <w:commentRangeStart w:id="32"/>
      <w:r>
        <w:t xml:space="preserve">Empirical orthogonal functions (EOF) and progressive vectors of cumulative flow. </w:t>
      </w:r>
      <w:commentRangeStart w:id="33"/>
      <w:r w:rsidR="00113682">
        <w:t>EOFs determine the dominant modes of flow in the spatial domain, and the observed patterns at any given time period are described as a linear combination of the different modes</w:t>
      </w:r>
      <w:r w:rsidR="00B8116B">
        <w:t xml:space="preserve"> </w:t>
      </w:r>
      <w:r w:rsidR="00B8116B">
        <w:fldChar w:fldCharType="begin" w:fldLock="1"/>
      </w:r>
      <w:r w:rsidR="00ED00EE">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rsidR="00B8116B">
        <w:fldChar w:fldCharType="separate"/>
      </w:r>
      <w:r w:rsidR="00B8116B" w:rsidRPr="00B8116B">
        <w:rPr>
          <w:noProof/>
        </w:rPr>
        <w:t>(Emery and Thomson, 2004)</w:t>
      </w:r>
      <w:r w:rsidR="00B8116B">
        <w:fldChar w:fldCharType="end"/>
      </w:r>
      <w:r w:rsidR="00113682">
        <w:t>.  EOFs</w:t>
      </w:r>
      <w:r>
        <w:t xml:space="preserve"> </w:t>
      </w:r>
      <w:commentRangeEnd w:id="33"/>
      <w:r w:rsidR="00113682">
        <w:rPr>
          <w:rStyle w:val="CommentReference"/>
        </w:rPr>
        <w:commentReference w:id="33"/>
      </w:r>
      <w:r w:rsidR="00113682">
        <w:t xml:space="preserve">and </w:t>
      </w:r>
      <w:r>
        <w:t>variance ellipses can also be calculated for binned drifter data and compared to calculations from ADCP data</w:t>
      </w:r>
      <w:commentRangeEnd w:id="32"/>
      <w:r w:rsidR="00113682">
        <w:rPr>
          <w:rStyle w:val="CommentReference"/>
        </w:rPr>
        <w:commentReference w:id="32"/>
      </w:r>
      <w:r w:rsidR="00B8116B">
        <w:t xml:space="preserve"> </w:t>
      </w:r>
      <w:r w:rsidR="00B8116B">
        <w:fldChar w:fldCharType="begin" w:fldLock="1"/>
      </w:r>
      <w:r w:rsidR="00ED00EE">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B8116B">
        <w:fldChar w:fldCharType="separate"/>
      </w:r>
      <w:r w:rsidR="00B8116B" w:rsidRPr="00B8116B">
        <w:rPr>
          <w:noProof/>
        </w:rPr>
        <w:t>(MacMahan et al., 2010)</w:t>
      </w:r>
      <w:r w:rsidR="00B8116B">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rsidR="00ED00EE">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00EB6441" w:rsidRPr="00EB6441">
        <w:rPr>
          <w:noProof/>
        </w:rPr>
        <w:t>(Hench et al., 2008; Hoeke et al., 2011; Storlazzi et al., 2006c)</w:t>
      </w:r>
      <w:r>
        <w:fldChar w:fldCharType="end"/>
      </w:r>
      <w:r>
        <w:t xml:space="preserve">. Progressive vectors from the ADCP measurements </w:t>
      </w:r>
      <w:r w:rsidR="00113682">
        <w:t xml:space="preserve">will </w:t>
      </w:r>
      <w:r>
        <w:t xml:space="preserve"> also</w:t>
      </w:r>
      <w:r w:rsidR="00113682">
        <w:t xml:space="preserve"> be</w:t>
      </w:r>
      <w:r>
        <w:t xml:space="preserve"> calculated, and compared to drifter tracks </w:t>
      </w:r>
      <w:r>
        <w:fldChar w:fldCharType="begin" w:fldLock="1"/>
      </w:r>
      <w:r w:rsidR="00ED00EE">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00EB6441" w:rsidRPr="00EB6441">
        <w:rPr>
          <w:noProof/>
        </w:rPr>
        <w:t>(Storlazzi et al., 2006a)</w:t>
      </w:r>
      <w:r>
        <w:fldChar w:fldCharType="end"/>
      </w:r>
      <w:r>
        <w:t>.</w:t>
      </w:r>
    </w:p>
    <w:p w14:paraId="58889BDC" w14:textId="21862022" w:rsidR="00FC1E4D" w:rsidRDefault="00FC1E4D" w:rsidP="00FC1E4D">
      <w:pPr>
        <w:ind w:firstLine="709"/>
      </w:pPr>
      <w:r>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fldChar w:fldCharType="begin" w:fldLock="1"/>
      </w:r>
      <w:r w:rsidR="00ED00EE">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fldChar w:fldCharType="separate"/>
      </w:r>
      <w:r w:rsidRPr="00FC1E4D">
        <w:rPr>
          <w:noProof/>
        </w:rPr>
        <w:t>(Lowe et al., 2009)</w:t>
      </w:r>
      <w:r>
        <w:fldChar w:fldCharType="end"/>
      </w:r>
      <w:r>
        <w:t xml:space="preserve">. </w:t>
      </w:r>
    </w:p>
    <w:p w14:paraId="0BD01BE5" w14:textId="77777777" w:rsidR="005C6FF1" w:rsidRDefault="005C6FF1" w:rsidP="005C6FF1">
      <w:pPr>
        <w:keepNext/>
      </w:pPr>
      <w:r w:rsidRPr="00703BBA">
        <w:rPr>
          <w:noProof/>
        </w:rPr>
        <w:lastRenderedPageBreak/>
        <w:drawing>
          <wp:inline distT="0" distB="0" distL="0" distR="0" wp14:anchorId="779A0628" wp14:editId="6AEB1C66">
            <wp:extent cx="2895600" cy="2181822"/>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4" cstate="print">
                      <a:extLst>
                        <a:ext uri="{28A0092B-C50C-407E-A947-70E740481C1C}">
                          <a14:useLocalDpi xmlns:a14="http://schemas.microsoft.com/office/drawing/2010/main" val="0"/>
                        </a:ext>
                      </a:extLst>
                    </a:blip>
                    <a:srcRect l="11055" b="10180"/>
                    <a:stretch/>
                  </pic:blipFill>
                  <pic:spPr bwMode="auto">
                    <a:xfrm>
                      <a:off x="0" y="0"/>
                      <a:ext cx="2946125" cy="2219892"/>
                    </a:xfrm>
                    <a:prstGeom prst="rect">
                      <a:avLst/>
                    </a:prstGeom>
                    <a:ln>
                      <a:noFill/>
                    </a:ln>
                    <a:extLst>
                      <a:ext uri="{53640926-AAD7-44D8-BBD7-CCE9431645EC}">
                        <a14:shadowObscured xmlns:a14="http://schemas.microsoft.com/office/drawing/2010/main"/>
                      </a:ext>
                    </a:extLst>
                  </pic:spPr>
                </pic:pic>
              </a:graphicData>
            </a:graphic>
          </wp:inline>
        </w:drawing>
      </w:r>
      <w:r w:rsidR="008B6919" w:rsidRPr="00703BBA">
        <w:rPr>
          <w:noProof/>
        </w:rPr>
        <w:drawing>
          <wp:inline distT="0" distB="0" distL="0" distR="0" wp14:anchorId="58AD563C" wp14:editId="0CD22C45">
            <wp:extent cx="2933700" cy="22174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15" cstate="print">
                      <a:extLst>
                        <a:ext uri="{28A0092B-C50C-407E-A947-70E740481C1C}">
                          <a14:useLocalDpi xmlns:a14="http://schemas.microsoft.com/office/drawing/2010/main" val="0"/>
                        </a:ext>
                      </a:extLst>
                    </a:blip>
                    <a:srcRect l="11092" b="9934"/>
                    <a:stretch/>
                  </pic:blipFill>
                  <pic:spPr bwMode="auto">
                    <a:xfrm>
                      <a:off x="0" y="0"/>
                      <a:ext cx="2933700" cy="2217497"/>
                    </a:xfrm>
                    <a:prstGeom prst="rect">
                      <a:avLst/>
                    </a:prstGeom>
                    <a:ln>
                      <a:noFill/>
                    </a:ln>
                    <a:extLst>
                      <a:ext uri="{53640926-AAD7-44D8-BBD7-CCE9431645EC}">
                        <a14:shadowObscured xmlns:a14="http://schemas.microsoft.com/office/drawing/2010/main"/>
                      </a:ext>
                    </a:extLst>
                  </pic:spPr>
                </pic:pic>
              </a:graphicData>
            </a:graphic>
          </wp:inline>
        </w:drawing>
      </w:r>
    </w:p>
    <w:p w14:paraId="49CAD2EB" w14:textId="6CCD5384" w:rsidR="005C6FF1" w:rsidRDefault="005C6FF1" w:rsidP="005C6FF1">
      <w:pPr>
        <w:pStyle w:val="Caption"/>
      </w:pPr>
      <w:bookmarkStart w:id="34" w:name="_Ref390278802"/>
      <w:r>
        <w:t xml:space="preserve">Figure </w:t>
      </w:r>
      <w:fldSimple w:instr=" SEQ Figure \* ARABIC ">
        <w:r w:rsidR="00751DDF">
          <w:rPr>
            <w:noProof/>
          </w:rPr>
          <w:t>4</w:t>
        </w:r>
      </w:fldSimple>
      <w:bookmarkEnd w:id="34"/>
      <w:r>
        <w:t xml:space="preserve">. </w:t>
      </w:r>
      <w:r w:rsidRPr="005B1AD8">
        <w:t>Drifter tracks during various “end-member” forcing conditions are binned by 10</w:t>
      </w:r>
      <w:r w:rsidR="00FC5A99">
        <w:t xml:space="preserve">0 </w:t>
      </w:r>
      <w:r w:rsidRPr="005B1AD8">
        <w:t>m x 1</w:t>
      </w:r>
      <w:r w:rsidR="00FC5A99">
        <w:t>0</w:t>
      </w:r>
      <w:r w:rsidRPr="005B1AD8">
        <w:t>0</w:t>
      </w:r>
      <w:r w:rsidR="00FC5A99">
        <w:t xml:space="preserve"> </w:t>
      </w:r>
      <w:r w:rsidRPr="005B1AD8">
        <w:t>m grid cells and averaged.</w:t>
      </w:r>
    </w:p>
    <w:p w14:paraId="050A5A17" w14:textId="77777777" w:rsidR="005C6FF1" w:rsidRDefault="005C6FF1" w:rsidP="005C6FF1">
      <w:pPr>
        <w:pStyle w:val="Heading2"/>
      </w:pPr>
      <w:r>
        <w:t>Field Data Collection</w:t>
      </w:r>
    </w:p>
    <w:p w14:paraId="792EDA3A" w14:textId="77777777" w:rsidR="005C6FF1" w:rsidRPr="00703BBA" w:rsidRDefault="005C6FF1" w:rsidP="00B8116B">
      <w:pPr>
        <w:pStyle w:val="Heading3"/>
        <w:numPr>
          <w:ilvl w:val="0"/>
          <w:numId w:val="0"/>
        </w:numPr>
      </w:pPr>
      <w:bookmarkStart w:id="35" w:name="_Toc389207926"/>
      <w:r w:rsidRPr="00703BBA">
        <w:t>Wave</w:t>
      </w:r>
      <w:r>
        <w:t>, Wind and Tide</w:t>
      </w:r>
      <w:r w:rsidRPr="00703BBA">
        <w:t xml:space="preserve"> data</w:t>
      </w:r>
      <w:bookmarkEnd w:id="35"/>
    </w:p>
    <w:p w14:paraId="1576D3EA" w14:textId="3941D41C" w:rsidR="005C6FF1" w:rsidRPr="00703BBA" w:rsidRDefault="005C6FF1" w:rsidP="005C6FF1">
      <w:pPr>
        <w:ind w:firstLine="576"/>
      </w:pPr>
      <w:r w:rsidRPr="00703BBA">
        <w:t xml:space="preserve">A NIWA Dobie-A wave/tide gauge (DOBIE) was deployed on the southern reef slope at 10m depth, and recorded </w:t>
      </w:r>
      <w:r w:rsidR="00961841">
        <w:t>in</w:t>
      </w:r>
      <w:r w:rsidRPr="00703BBA">
        <w:t xml:space="preserve"> 512</w:t>
      </w:r>
      <w:r w:rsidR="00961841">
        <w:t xml:space="preserve"> </w:t>
      </w:r>
      <w:r w:rsidRPr="00703BBA">
        <w:t>s</w:t>
      </w:r>
      <w:r w:rsidR="00961841">
        <w:t>econd</w:t>
      </w:r>
      <w:r w:rsidRPr="00703BBA">
        <w:t xml:space="preserve"> burst</w:t>
      </w:r>
      <w:r w:rsidR="00961841">
        <w:t>s</w:t>
      </w:r>
      <w:r w:rsidRPr="00703BBA">
        <w:t xml:space="preserve"> at 2Hz at the top of every hour. The DOBIE malfunctioned and recorded no data coinciding with the ADCP deployment, but showed good comparison with NOAA </w:t>
      </w:r>
      <w:proofErr w:type="spellStart"/>
      <w:r w:rsidRPr="00703BBA">
        <w:t>WaveWatchIII</w:t>
      </w:r>
      <w:proofErr w:type="spellEnd"/>
      <w:r w:rsidRPr="00703BBA">
        <w:t xml:space="preserve"> (WW3) modeled data on swell height and direction. Swell height and direction output from WW3 will be used to characterize wave forcing </w:t>
      </w:r>
      <w:r w:rsidR="00961841">
        <w:t xml:space="preserve">in the analysis of the ADCP data and to define the </w:t>
      </w:r>
      <w:proofErr w:type="spellStart"/>
      <w:r w:rsidR="00961841">
        <w:t>endmembe</w:t>
      </w:r>
      <w:r w:rsidR="00B8116B">
        <w:t>rs</w:t>
      </w:r>
      <w:proofErr w:type="spellEnd"/>
      <w:r w:rsidR="00B8116B">
        <w:t xml:space="preserve"> for each measurement date </w:t>
      </w:r>
      <w:r>
        <w:fldChar w:fldCharType="begin" w:fldLock="1"/>
      </w:r>
      <w:r w:rsidR="00ED00EE">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0AAC80C4" w14:textId="0A347AA4" w:rsidR="005C6FF1" w:rsidRPr="00703BBA" w:rsidRDefault="005C6FF1" w:rsidP="005C6FF1">
      <w:pPr>
        <w:ind w:firstLine="576"/>
      </w:pPr>
      <w:r w:rsidRPr="00703BBA">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w:t>
      </w:r>
      <w:r w:rsidR="00FC5A99">
        <w:t xml:space="preserve"> </w:t>
      </w:r>
      <w:r w:rsidRPr="00703BBA">
        <w:t>m above sea level on a pole mounted to a building</w:t>
      </w:r>
      <w:r>
        <w:t xml:space="preserve"> (</w:t>
      </w:r>
      <w:proofErr w:type="spellStart"/>
      <w:r>
        <w:t>WxStation</w:t>
      </w:r>
      <w:proofErr w:type="spellEnd"/>
      <w:r>
        <w:t xml:space="preserve">, </w:t>
      </w:r>
      <w:r>
        <w:fldChar w:fldCharType="begin"/>
      </w:r>
      <w:r>
        <w:instrText xml:space="preserve"> REF _Ref387316245 \h </w:instrText>
      </w:r>
      <w:r>
        <w:fldChar w:fldCharType="separate"/>
      </w:r>
      <w:r w:rsidR="00751DDF" w:rsidRPr="00703BBA">
        <w:t xml:space="preserve">Figure </w:t>
      </w:r>
      <w:r w:rsidR="00751DDF">
        <w:rPr>
          <w:noProof/>
        </w:rPr>
        <w:t>2</w:t>
      </w:r>
      <w:r>
        <w:fldChar w:fldCharType="end"/>
      </w:r>
      <w:r>
        <w:t>)</w:t>
      </w:r>
      <w:r w:rsidRPr="00703BBA">
        <w:t>. Wind speed, wind direction, barometric pressure, and precipitation were recorded at 15</w:t>
      </w:r>
      <w:r w:rsidR="00FC5A99">
        <w:t xml:space="preserve"> </w:t>
      </w:r>
      <w:r w:rsidRPr="00703BBA">
        <w:t>min intervals. Meteorological and tide data w</w:t>
      </w:r>
      <w:r w:rsidR="00961841">
        <w:t>ere</w:t>
      </w:r>
      <w:r w:rsidRPr="00703BBA">
        <w:t xml:space="preserve"> also recorded at a NOAA NDBC station (NSTP6), 1.8</w:t>
      </w:r>
      <w:r w:rsidR="00FC5A99">
        <w:t xml:space="preserve"> </w:t>
      </w:r>
      <w:r w:rsidRPr="00703BBA">
        <w:t>km north</w:t>
      </w:r>
      <w:r w:rsidR="00961841">
        <w:t xml:space="preserve"> of the study area</w:t>
      </w:r>
      <w:r w:rsidRPr="00703BBA">
        <w:t>. Wind speed, wind direction, barometric pressure, and water level were recorded at NSTP6 at 6</w:t>
      </w:r>
      <w:r w:rsidR="00FC5A99">
        <w:t xml:space="preserve"> min</w:t>
      </w:r>
      <w:r w:rsidRPr="00703BBA">
        <w:t xml:space="preserve"> intervals. </w:t>
      </w:r>
      <w:r>
        <w:t xml:space="preserve">For this study, wind conditions are sufficiently described qualitatively so the topographic effects on wind speed and direction recorded at the stations are considered inconsequential </w:t>
      </w:r>
      <w:r>
        <w:fldChar w:fldCharType="begin" w:fldLock="1"/>
      </w:r>
      <w:r w:rsidR="00ED00EE">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002369CC" w:rsidRPr="002369CC">
        <w:rPr>
          <w:noProof/>
        </w:rPr>
        <w:t>(Storlazzi et al., 2004)</w:t>
      </w:r>
      <w:r>
        <w:fldChar w:fldCharType="end"/>
      </w:r>
      <w:r w:rsidR="00FC1E4D">
        <w:t>.</w:t>
      </w:r>
    </w:p>
    <w:p w14:paraId="16D4A0FE" w14:textId="77777777" w:rsidR="00FC1E4D" w:rsidRDefault="00FC1E4D" w:rsidP="00B8116B">
      <w:pPr>
        <w:pStyle w:val="Heading3"/>
        <w:numPr>
          <w:ilvl w:val="0"/>
          <w:numId w:val="0"/>
        </w:numPr>
      </w:pPr>
      <w:r>
        <w:t>Eulerian and Lagrangian flow measurements</w:t>
      </w:r>
    </w:p>
    <w:p w14:paraId="7630F62E" w14:textId="77777777" w:rsidR="0039795F" w:rsidRPr="0039795F" w:rsidRDefault="0039795F" w:rsidP="0039795F">
      <w:pPr>
        <w:rPr>
          <w:b/>
        </w:rPr>
      </w:pPr>
      <w:r w:rsidRPr="0039795F">
        <w:rPr>
          <w:b/>
        </w:rPr>
        <w:t>Acoustic Doppler Current Profilers (ADCP)</w:t>
      </w:r>
    </w:p>
    <w:p w14:paraId="4F612E9B" w14:textId="380A9ED0" w:rsidR="005C6FF1" w:rsidRDefault="005C6FF1" w:rsidP="005C6FF1">
      <w:pPr>
        <w:ind w:firstLine="576"/>
      </w:pPr>
      <w:r w:rsidRPr="00703BBA">
        <w:t xml:space="preserve">Three Nortek Aquadopp ADCP were supplied by the USGS Pacific </w:t>
      </w:r>
      <w:r w:rsidR="00FC5A99">
        <w:t>Coastal and Marine</w:t>
      </w:r>
      <w:r w:rsidR="00FC5A99" w:rsidRPr="00703BBA">
        <w:t xml:space="preserve"> </w:t>
      </w:r>
      <w:r w:rsidRPr="00703BBA">
        <w:t>Science Center in Santa Cruz,</w:t>
      </w:r>
      <w:r w:rsidR="0039795F">
        <w:t xml:space="preserve"> </w:t>
      </w:r>
      <w:r w:rsidRPr="00703BBA">
        <w:t>CA, and deployed on the reef flat in Faga’alu for one week:</w:t>
      </w:r>
      <w:r w:rsidR="00FC5A99">
        <w:t xml:space="preserve"> </w:t>
      </w:r>
      <w:r w:rsidR="00FC5A99" w:rsidRPr="00703BBA">
        <w:t>15-23</w:t>
      </w:r>
      <w:r w:rsidR="00FC5A99">
        <w:t xml:space="preserve"> February</w:t>
      </w:r>
      <w:r w:rsidRPr="00703BBA">
        <w:t>, 2014 (</w:t>
      </w:r>
      <w:r>
        <w:fldChar w:fldCharType="begin"/>
      </w:r>
      <w:r>
        <w:instrText xml:space="preserve"> REF _Ref387316245 \h </w:instrText>
      </w:r>
      <w:r>
        <w:fldChar w:fldCharType="separate"/>
      </w:r>
      <w:r w:rsidR="00751DDF" w:rsidRPr="00703BBA">
        <w:t xml:space="preserve">Figure </w:t>
      </w:r>
      <w:r w:rsidR="00751DDF">
        <w:rPr>
          <w:noProof/>
        </w:rPr>
        <w:t>2</w:t>
      </w:r>
      <w:r>
        <w:fldChar w:fldCharType="end"/>
      </w:r>
      <w:r>
        <w:t xml:space="preserve">; </w:t>
      </w:r>
      <w:r>
        <w:fldChar w:fldCharType="begin"/>
      </w:r>
      <w:r>
        <w:instrText xml:space="preserve"> REF _Ref387316109 \h </w:instrText>
      </w:r>
      <w:r>
        <w:fldChar w:fldCharType="separate"/>
      </w:r>
      <w:r w:rsidR="00751DDF" w:rsidRPr="00703BBA">
        <w:t xml:space="preserve">Figure </w:t>
      </w:r>
      <w:r w:rsidR="00751DDF">
        <w:rPr>
          <w:noProof/>
        </w:rPr>
        <w:t>5</w:t>
      </w:r>
      <w:r>
        <w:fldChar w:fldCharType="end"/>
      </w:r>
      <w:r w:rsidRPr="00703BBA">
        <w:t>). Flow speed and direction w</w:t>
      </w:r>
      <w:r w:rsidR="0071746E">
        <w:t>ere</w:t>
      </w:r>
      <w:r w:rsidR="00FC5A99">
        <w:t xml:space="preserve"> recorded every 20 min</w:t>
      </w:r>
      <w:r w:rsidRPr="00703BBA">
        <w:t xml:space="preserve"> at 1</w:t>
      </w:r>
      <w:r>
        <w:t xml:space="preserve"> </w:t>
      </w:r>
      <w:r w:rsidRPr="00703BBA">
        <w:t>Hz (not sure what the actual specs were, Curt programmed them). On the Northern reef the water level dropped below the minimum blanking distance of the ADCP at low tides, and flow is assumed to be nearly zero during these times given the relatively low wate</w:t>
      </w:r>
      <w:r>
        <w:t>r</w:t>
      </w:r>
      <w:r w:rsidR="0071746E">
        <w:t xml:space="preserve"> depth</w:t>
      </w:r>
      <w:r>
        <w:t xml:space="preserve">. </w:t>
      </w:r>
    </w:p>
    <w:p w14:paraId="5E45DFBA" w14:textId="77777777" w:rsidR="005C6FF1" w:rsidRDefault="005C6FF1" w:rsidP="005C6FF1">
      <w:pPr>
        <w:spacing w:after="0"/>
      </w:pPr>
      <w:r w:rsidRPr="00703BBA">
        <w:rPr>
          <w:noProof/>
        </w:rPr>
        <w:lastRenderedPageBreak/>
        <w:drawing>
          <wp:inline distT="0" distB="0" distL="0" distR="0" wp14:anchorId="75F8F8D4" wp14:editId="6B6ECBD5">
            <wp:extent cx="2542540" cy="1935478"/>
            <wp:effectExtent l="0" t="0" r="0" b="8255"/>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4350" cy="1967305"/>
                    </a:xfrm>
                    <a:prstGeom prst="rect">
                      <a:avLst/>
                    </a:prstGeom>
                    <a:noFill/>
                    <a:ln>
                      <a:noFill/>
                    </a:ln>
                  </pic:spPr>
                </pic:pic>
              </a:graphicData>
            </a:graphic>
          </wp:inline>
        </w:drawing>
      </w:r>
      <w:r w:rsidRPr="00703BBA">
        <w:rPr>
          <w:noProof/>
        </w:rPr>
        <w:drawing>
          <wp:inline distT="0" distB="0" distL="0" distR="0" wp14:anchorId="148E9D19" wp14:editId="3E2D7F28">
            <wp:extent cx="2581910" cy="1936432"/>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9607" cy="1964705"/>
                    </a:xfrm>
                    <a:prstGeom prst="rect">
                      <a:avLst/>
                    </a:prstGeom>
                  </pic:spPr>
                </pic:pic>
              </a:graphicData>
            </a:graphic>
          </wp:inline>
        </w:drawing>
      </w:r>
    </w:p>
    <w:p w14:paraId="39A4C03B" w14:textId="77777777" w:rsidR="005C6FF1" w:rsidRPr="00703BBA" w:rsidRDefault="005C6FF1" w:rsidP="005C6FF1">
      <w:pPr>
        <w:keepNext/>
        <w:spacing w:after="0"/>
      </w:pPr>
      <w:r w:rsidRPr="00703BBA">
        <w:rPr>
          <w:noProof/>
        </w:rPr>
        <w:drawing>
          <wp:inline distT="0" distB="0" distL="0" distR="0" wp14:anchorId="7273E869" wp14:editId="63A7FDE7">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8"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3EC46734" wp14:editId="0FB7F908">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9"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p>
    <w:p w14:paraId="006F733A" w14:textId="77777777" w:rsidR="005C6FF1" w:rsidRPr="00703BBA" w:rsidRDefault="005C6FF1" w:rsidP="005C6FF1">
      <w:pPr>
        <w:pStyle w:val="Caption"/>
      </w:pPr>
      <w:bookmarkStart w:id="36" w:name="_Ref387316109"/>
      <w:bookmarkStart w:id="37" w:name="_Ref387316089"/>
      <w:r w:rsidRPr="00703BBA">
        <w:t xml:space="preserve">Figure </w:t>
      </w:r>
      <w:fldSimple w:instr=" SEQ Figure \* ARABIC ">
        <w:r w:rsidR="00751DDF">
          <w:rPr>
            <w:noProof/>
          </w:rPr>
          <w:t>5</w:t>
        </w:r>
      </w:fldSimple>
      <w:bookmarkEnd w:id="36"/>
      <w:r w:rsidRPr="00703BBA">
        <w:t>. ADCP</w:t>
      </w:r>
      <w:r>
        <w:t xml:space="preserve"> and drifter</w:t>
      </w:r>
      <w:r w:rsidRPr="00703BBA">
        <w:t xml:space="preserve"> deployment.</w:t>
      </w:r>
      <w:bookmarkEnd w:id="37"/>
    </w:p>
    <w:p w14:paraId="4EA418BD" w14:textId="77777777" w:rsidR="0039795F" w:rsidRPr="0039795F" w:rsidRDefault="0039795F" w:rsidP="0039795F">
      <w:pPr>
        <w:rPr>
          <w:b/>
        </w:rPr>
      </w:pPr>
      <w:r>
        <w:rPr>
          <w:b/>
        </w:rPr>
        <w:t>GPS-logging Drifters</w:t>
      </w:r>
    </w:p>
    <w:p w14:paraId="0855EBFF" w14:textId="03C55D8E" w:rsidR="005C6FF1" w:rsidRDefault="005C6FF1" w:rsidP="005C6FF1">
      <w:pPr>
        <w:ind w:firstLine="576"/>
      </w:pPr>
      <w:r>
        <w:t xml:space="preserve">Drifter designs typically involve the use of a suspended drogue </w:t>
      </w:r>
      <w:r>
        <w:fldChar w:fldCharType="begin" w:fldLock="1"/>
      </w:r>
      <w:r w:rsidR="00ED00EE">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rsidR="00ED00EE">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002369CC" w:rsidRPr="002369CC">
        <w:rPr>
          <w:noProof/>
        </w:rPr>
        <w:t>(MacMahan et al., 2009)</w:t>
      </w:r>
      <w:r>
        <w:fldChar w:fldCharType="end"/>
      </w:r>
      <w:r>
        <w:t xml:space="preserve"> to extend into and anchor the drifter in </w:t>
      </w:r>
      <w:r w:rsidR="0039795F">
        <w:t>the water column. H</w:t>
      </w:r>
      <w:r>
        <w:t>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634B52B4" w14:textId="2205B521" w:rsidR="005C6FF1" w:rsidRDefault="005C6FF1" w:rsidP="005C6FF1">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w:t>
      </w:r>
      <w:commentRangeStart w:id="38"/>
      <w:r>
        <w:t>n=1</w:t>
      </w:r>
      <w:commentRangeEnd w:id="38"/>
      <w:r w:rsidR="0071746E">
        <w:rPr>
          <w:rStyle w:val="CommentReference"/>
        </w:rPr>
        <w:commentReference w:id="38"/>
      </w:r>
      <w:r>
        <w:t>)</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51DDF" w:rsidRPr="00703BBA">
        <w:t xml:space="preserve">Figure </w:t>
      </w:r>
      <w:r w:rsidR="00751DDF">
        <w:rPr>
          <w:noProof/>
        </w:rPr>
        <w:t>5</w:t>
      </w:r>
      <w:r w:rsidRPr="00703BBA">
        <w:fldChar w:fldCharType="end"/>
      </w:r>
      <w:r w:rsidR="0039795F">
        <w:t xml:space="preserve">). </w:t>
      </w:r>
      <w:r w:rsidRPr="00703BBA">
        <w:t xml:space="preserve">Deployments were conducted </w:t>
      </w:r>
      <w:r w:rsidR="0071746E">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5BB09EA7" w14:textId="77777777" w:rsidR="005C6FF1" w:rsidRDefault="005C6FF1" w:rsidP="00B8116B">
      <w:pPr>
        <w:pStyle w:val="Heading2"/>
      </w:pPr>
      <w:bookmarkStart w:id="39" w:name="_Toc389207928"/>
      <w:r>
        <w:t xml:space="preserve">Expected </w:t>
      </w:r>
      <w:r w:rsidRPr="00703BBA">
        <w:t>Results</w:t>
      </w:r>
      <w:r>
        <w:t>/Outcomes</w:t>
      </w:r>
      <w:bookmarkEnd w:id="39"/>
    </w:p>
    <w:p w14:paraId="21C34FA7" w14:textId="2ECB0534" w:rsidR="005C6FF1" w:rsidRPr="00703BBA" w:rsidRDefault="005C6FF1" w:rsidP="005C6FF1">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rsidR="00BE20FB">
        <w:t xml:space="preserve"> more coherent in a </w:t>
      </w:r>
      <w:r w:rsidR="00BE20FB">
        <w:lastRenderedPageBreak/>
        <w:t>single direction</w:t>
      </w:r>
      <w:r w:rsidR="0071746E">
        <w:rPr>
          <w:rStyle w:val="CommentReference"/>
        </w:rPr>
        <w:commentReference w:id="40"/>
      </w:r>
      <w:r w:rsidR="00FC5A99">
        <w:t xml:space="preserve"> at a given point</w:t>
      </w:r>
      <w:r w:rsidR="00BE20FB">
        <w:t xml:space="preserve"> </w:t>
      </w:r>
      <w:r w:rsidR="00FC5A99">
        <w:t>and mean flow speeds are great</w:t>
      </w:r>
      <w:r w:rsidRPr="00703BBA">
        <w:t xml:space="preserve">er. Flow patterns are less variable near the reef crest, and more variable on the reef flat, especially the northern reef flat. </w:t>
      </w:r>
      <w:r>
        <w:t>Th</w:t>
      </w:r>
      <w:r w:rsidR="0071746E">
        <w:t>ese</w:t>
      </w:r>
      <w:r>
        <w:t xml:space="preserve"> hypothes</w:t>
      </w:r>
      <w:r w:rsidR="0071746E">
        <w:t>e</w:t>
      </w:r>
      <w:r>
        <w:t>s will be tested by</w:t>
      </w:r>
      <w:r w:rsidR="0039795F">
        <w:t xml:space="preserve"> variance ellipses calculated from spatially binned</w:t>
      </w:r>
      <w:r>
        <w:t xml:space="preserve"> ADCP </w:t>
      </w:r>
      <w:r w:rsidR="0039795F">
        <w:t xml:space="preserve">and </w:t>
      </w:r>
      <w:r>
        <w:t>drifter data</w:t>
      </w:r>
      <w:r w:rsidR="0039795F">
        <w:t>,</w:t>
      </w:r>
      <w:r>
        <w:t xml:space="preserve"> categorized by end-member forcing condition. </w:t>
      </w:r>
    </w:p>
    <w:p w14:paraId="5CD36B1F" w14:textId="559E264D" w:rsidR="005C6FF1" w:rsidRDefault="005C6FF1" w:rsidP="005C6FF1">
      <w:pPr>
        <w:ind w:firstLine="432"/>
      </w:pPr>
      <w:r>
        <w:t xml:space="preserve">It is hypothesized that </w:t>
      </w:r>
      <w:commentRangeStart w:id="41"/>
      <w:r>
        <w:t>r</w:t>
      </w:r>
      <w:r w:rsidRPr="00703BBA">
        <w:t>esidence time of water over the northern reef will be longer than over the southern reef</w:t>
      </w:r>
      <w:commentRangeEnd w:id="41"/>
      <w:r w:rsidR="0071746E">
        <w:rPr>
          <w:rStyle w:val="CommentReference"/>
        </w:rPr>
        <w:commentReference w:id="41"/>
      </w:r>
      <w:r w:rsidR="00BE20FB">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35C1599B" w14:textId="77777777" w:rsidR="005C6FF1" w:rsidRPr="00864DE9" w:rsidRDefault="005C6FF1" w:rsidP="005C6FF1">
      <w:pPr>
        <w:ind w:firstLine="432"/>
      </w:pPr>
      <w:r>
        <w:t xml:space="preserve">The resulting empirical model of residence time over the northern and southern reefs will be used as </w:t>
      </w:r>
      <w:r w:rsidRPr="00703BBA">
        <w:t>a</w:t>
      </w:r>
      <w:r>
        <w:t xml:space="preserve"> component of </w:t>
      </w:r>
      <w:r w:rsidRPr="00703BBA">
        <w:t>a top-down model of sedimentation on the reef</w:t>
      </w:r>
      <w:r>
        <w:t xml:space="preserve"> developed</w:t>
      </w:r>
      <w:r w:rsidRPr="00703BBA">
        <w:t xml:space="preserve"> in Paper Three</w:t>
      </w:r>
      <w:r>
        <w:t>.</w:t>
      </w:r>
      <w:r w:rsidR="00B4178E">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559764E0"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13T11:36:00Z" w:initials="G">
    <w:p w14:paraId="6F23A0D3" w14:textId="77777777" w:rsidR="006E1707" w:rsidRDefault="006E1707">
      <w:pPr>
        <w:pStyle w:val="CommentText"/>
      </w:pPr>
      <w:r>
        <w:rPr>
          <w:rStyle w:val="CommentReference"/>
        </w:rPr>
        <w:annotationRef/>
      </w:r>
      <w:r>
        <w:t>Nice intro.</w:t>
      </w:r>
    </w:p>
  </w:comment>
  <w:comment w:id="3" w:author="Geography" w:date="2014-06-13T11:36:00Z" w:initials="G">
    <w:p w14:paraId="44DDB4D0" w14:textId="77777777" w:rsidR="006E1707" w:rsidRDefault="006E1707">
      <w:pPr>
        <w:pStyle w:val="CommentText"/>
      </w:pPr>
      <w:r>
        <w:rPr>
          <w:rStyle w:val="CommentReference"/>
        </w:rPr>
        <w:annotationRef/>
      </w:r>
      <w:r>
        <w:t xml:space="preserve">?  </w:t>
      </w:r>
      <w:proofErr w:type="gramStart"/>
      <w:r>
        <w:t>is</w:t>
      </w:r>
      <w:proofErr w:type="gramEnd"/>
      <w:r>
        <w:t xml:space="preserve"> that a common term?  Steep volcanic?</w:t>
      </w:r>
    </w:p>
  </w:comment>
  <w:comment w:id="4" w:author="Alex Messina" w:date="2014-06-27T07:04:00Z" w:initials="AM">
    <w:p w14:paraId="30784643" w14:textId="2B27073D" w:rsidR="008856E6" w:rsidRDefault="008856E6">
      <w:pPr>
        <w:pStyle w:val="CommentText"/>
      </w:pPr>
      <w:r>
        <w:rPr>
          <w:rStyle w:val="CommentReference"/>
        </w:rPr>
        <w:annotationRef/>
      </w:r>
      <w:r>
        <w:t>I think it is a common term. It is intended to contrast with low-lying atoll environments</w:t>
      </w:r>
    </w:p>
  </w:comment>
  <w:comment w:id="7" w:author="Geography" w:date="2014-06-13T11:48:00Z" w:initials="G">
    <w:p w14:paraId="086E7AA4" w14:textId="77777777" w:rsidR="003A5007" w:rsidRDefault="003A5007">
      <w:pPr>
        <w:pStyle w:val="CommentText"/>
      </w:pPr>
      <w:r>
        <w:rPr>
          <w:rStyle w:val="CommentReference"/>
        </w:rPr>
        <w:annotationRef/>
      </w:r>
      <w:r>
        <w:t>Is that based on grab samples?</w:t>
      </w:r>
    </w:p>
  </w:comment>
  <w:comment w:id="8" w:author="Alex Messina" w:date="2014-06-27T07:05:00Z" w:initials="AM">
    <w:p w14:paraId="134D6D21" w14:textId="49CC2303" w:rsidR="008856E6" w:rsidRDefault="008856E6">
      <w:pPr>
        <w:pStyle w:val="CommentText"/>
      </w:pPr>
      <w:r>
        <w:rPr>
          <w:rStyle w:val="CommentReference"/>
        </w:rPr>
        <w:annotationRef/>
      </w:r>
      <w:r>
        <w:t>Yes, I got two grab samples from the plume during a storm while I was out doing the drifters.</w:t>
      </w:r>
    </w:p>
  </w:comment>
  <w:comment w:id="10" w:author="Geography" w:date="2014-06-13T11:49:00Z" w:initials="G">
    <w:p w14:paraId="11638859" w14:textId="07E19C48" w:rsidR="003A5007" w:rsidRDefault="003A5007">
      <w:pPr>
        <w:pStyle w:val="CommentText"/>
      </w:pPr>
      <w:r>
        <w:rPr>
          <w:rStyle w:val="CommentReference"/>
        </w:rPr>
        <w:annotationRef/>
      </w:r>
      <w:proofErr w:type="gramStart"/>
      <w:r>
        <w:t>o</w:t>
      </w:r>
      <w:proofErr w:type="gramEnd"/>
      <w:r>
        <w:t xml:space="preserve"> we know it’s significant?  Personal observation?</w:t>
      </w:r>
    </w:p>
  </w:comment>
  <w:comment w:id="9" w:author="Alex Messina" w:date="2014-06-27T07:05:00Z" w:initials="AM">
    <w:p w14:paraId="376800A2" w14:textId="19F087F7" w:rsidR="008856E6" w:rsidRDefault="008856E6">
      <w:pPr>
        <w:pStyle w:val="CommentText"/>
      </w:pPr>
      <w:r>
        <w:rPr>
          <w:rStyle w:val="CommentReference"/>
        </w:rPr>
        <w:annotationRef/>
      </w:r>
      <w:r>
        <w:t>Field observation. You can’t see through it but no I didn’t measure PAR or insolation</w:t>
      </w:r>
    </w:p>
  </w:comment>
  <w:comment w:id="12" w:author="Geography" w:date="2014-06-13T11:49:00Z" w:initials="G">
    <w:p w14:paraId="32727C99" w14:textId="77777777" w:rsidR="003A5007" w:rsidRDefault="003A5007">
      <w:pPr>
        <w:pStyle w:val="CommentText"/>
      </w:pPr>
      <w:r>
        <w:rPr>
          <w:rStyle w:val="CommentReference"/>
        </w:rPr>
        <w:annotationRef/>
      </w:r>
      <w:r>
        <w:t>Good.</w:t>
      </w:r>
    </w:p>
  </w:comment>
  <w:comment w:id="16" w:author="Geography" w:date="2014-06-13T11:53:00Z" w:initials="G">
    <w:p w14:paraId="6BC24BA8" w14:textId="0B22DA7A" w:rsidR="003A5007" w:rsidRDefault="003A5007">
      <w:pPr>
        <w:pStyle w:val="CommentText"/>
      </w:pPr>
      <w:r>
        <w:rPr>
          <w:rStyle w:val="CommentReference"/>
        </w:rPr>
        <w:annotationRef/>
      </w:r>
      <w:r>
        <w:t>Can this question be made more general (less about Faga’alu in particular?</w:t>
      </w:r>
    </w:p>
    <w:p w14:paraId="17DD49EB" w14:textId="77777777" w:rsidR="003A5007" w:rsidRDefault="003A5007">
      <w:pPr>
        <w:pStyle w:val="CommentText"/>
      </w:pPr>
    </w:p>
    <w:p w14:paraId="1F6986C7" w14:textId="77777777" w:rsidR="003A5007" w:rsidRDefault="00D46107">
      <w:pPr>
        <w:pStyle w:val="CommentText"/>
      </w:pPr>
      <w:r>
        <w:t>“</w:t>
      </w:r>
      <w:r w:rsidR="003A5007" w:rsidRPr="00703BBA">
        <w:t>What is the residence time of ocean water over</w:t>
      </w:r>
      <w:r w:rsidR="003A5007">
        <w:t xml:space="preserve"> different </w:t>
      </w:r>
      <w:r>
        <w:t>parts of a reef flat?”</w:t>
      </w:r>
    </w:p>
    <w:p w14:paraId="2E6441EE" w14:textId="77777777" w:rsidR="00D46107" w:rsidRDefault="00D46107">
      <w:pPr>
        <w:pStyle w:val="CommentText"/>
      </w:pPr>
    </w:p>
    <w:p w14:paraId="574225CB" w14:textId="77777777" w:rsidR="00D46107" w:rsidRDefault="00D46107">
      <w:pPr>
        <w:pStyle w:val="CommentText"/>
      </w:pPr>
      <w:r>
        <w:t>That’s still not quite a scientific question, which should be more about process.  E.g. if the answer is “3 days”, then what have you learned?  What’s the associated hypothesis?</w:t>
      </w:r>
    </w:p>
  </w:comment>
  <w:comment w:id="17" w:author="Alex Messina" w:date="2014-06-27T07:08:00Z" w:initials="AM">
    <w:p w14:paraId="2EA98A79" w14:textId="6FDCB2C6" w:rsidR="008856E6" w:rsidRDefault="008856E6">
      <w:pPr>
        <w:pStyle w:val="CommentText"/>
      </w:pPr>
      <w:r>
        <w:rPr>
          <w:rStyle w:val="CommentReference"/>
        </w:rPr>
        <w:annotationRef/>
      </w:r>
      <w:r>
        <w:t>This is a specific measurement of waves</w:t>
      </w:r>
    </w:p>
    <w:p w14:paraId="22ED52E6" w14:textId="4B4BEF07" w:rsidR="008856E6" w:rsidRDefault="008856E6">
      <w:pPr>
        <w:pStyle w:val="CommentText"/>
      </w:pPr>
      <w:r>
        <w:t>“</w:t>
      </w:r>
      <w:r w:rsidRPr="008856E6">
        <w:t>Significant Wave Height is the average height (meters) of the highest one-third of the waves during a 20 minute sampling period.</w:t>
      </w:r>
      <w:r>
        <w:t>”</w:t>
      </w:r>
    </w:p>
    <w:p w14:paraId="402894AE" w14:textId="77777777" w:rsidR="008856E6" w:rsidRDefault="008856E6">
      <w:pPr>
        <w:pStyle w:val="CommentText"/>
      </w:pPr>
    </w:p>
  </w:comment>
  <w:comment w:id="23" w:author="Geography" w:date="2014-06-13T12:01:00Z" w:initials="G">
    <w:p w14:paraId="08D5D646" w14:textId="77777777" w:rsidR="00D46107" w:rsidRDefault="00D46107">
      <w:pPr>
        <w:pStyle w:val="CommentText"/>
      </w:pPr>
      <w:r>
        <w:rPr>
          <w:rStyle w:val="CommentReference"/>
        </w:rPr>
        <w:annotationRef/>
      </w:r>
      <w:r>
        <w:t>At large spatial scales?</w:t>
      </w:r>
    </w:p>
  </w:comment>
  <w:comment w:id="24" w:author="Alex Messina" w:date="2014-06-27T07:19:00Z" w:initials="AM">
    <w:p w14:paraId="5369B95B" w14:textId="0BAED601" w:rsidR="00E64697" w:rsidRDefault="00E64697">
      <w:pPr>
        <w:pStyle w:val="CommentText"/>
      </w:pPr>
      <w:r>
        <w:rPr>
          <w:rStyle w:val="CommentReference"/>
        </w:rPr>
        <w:annotationRef/>
      </w:r>
      <w:r>
        <w:t>At all spatial scales I would imagine. RS methods just answer different questions than we’re asking</w:t>
      </w:r>
    </w:p>
  </w:comment>
  <w:comment w:id="25" w:author="Geography" w:date="2014-06-13T12:02:00Z" w:initials="G">
    <w:p w14:paraId="0E89F3B4" w14:textId="77777777" w:rsidR="000E677E" w:rsidRDefault="000E677E">
      <w:pPr>
        <w:pStyle w:val="CommentText"/>
      </w:pPr>
      <w:r>
        <w:rPr>
          <w:rStyle w:val="CommentReference"/>
        </w:rPr>
        <w:annotationRef/>
      </w:r>
      <w:r>
        <w:t>Good.</w:t>
      </w:r>
    </w:p>
  </w:comment>
  <w:comment w:id="26" w:author="Geography" w:date="2014-06-13T14:45:00Z" w:initials="G">
    <w:p w14:paraId="5D5703AD" w14:textId="77777777" w:rsidR="00113682" w:rsidRDefault="00113682">
      <w:pPr>
        <w:pStyle w:val="CommentText"/>
      </w:pPr>
      <w:r>
        <w:rPr>
          <w:rStyle w:val="CommentReference"/>
        </w:rPr>
        <w:annotationRef/>
      </w:r>
      <w:r>
        <w:t xml:space="preserve">Can you </w:t>
      </w:r>
      <w:r w:rsidR="0071746E">
        <w:t>describe how you will identify the</w:t>
      </w:r>
      <w:r>
        <w:t xml:space="preserve"> </w:t>
      </w:r>
      <w:proofErr w:type="spellStart"/>
      <w:r>
        <w:t>endmembers</w:t>
      </w:r>
      <w:proofErr w:type="spellEnd"/>
      <w:r>
        <w:t xml:space="preserve">? </w:t>
      </w:r>
    </w:p>
    <w:p w14:paraId="6E34E208" w14:textId="77777777" w:rsidR="00113682" w:rsidRDefault="00113682">
      <w:pPr>
        <w:pStyle w:val="CommentText"/>
      </w:pPr>
    </w:p>
    <w:p w14:paraId="7DD0331B" w14:textId="77777777" w:rsidR="00113682" w:rsidRDefault="00113682">
      <w:pPr>
        <w:pStyle w:val="CommentText"/>
      </w:pPr>
      <w:r>
        <w:t>Will “wind driven” just be the day with highest wind?  Etc.</w:t>
      </w:r>
    </w:p>
    <w:p w14:paraId="374589B8" w14:textId="77777777" w:rsidR="0071746E" w:rsidRDefault="0071746E">
      <w:pPr>
        <w:pStyle w:val="CommentText"/>
      </w:pPr>
    </w:p>
    <w:p w14:paraId="01C13BE1" w14:textId="77777777" w:rsidR="0071746E" w:rsidRDefault="0071746E">
      <w:pPr>
        <w:pStyle w:val="CommentText"/>
      </w:pPr>
      <w:r>
        <w:t xml:space="preserve">Can you visualize the data in a plot to identify end-members?  Maybe a scatterplot of Wind and Wave, with symbol size indicating tide height?  Or some variant of that?  </w:t>
      </w:r>
    </w:p>
    <w:p w14:paraId="6D22C6A8" w14:textId="77777777" w:rsidR="0071746E" w:rsidRDefault="0071746E">
      <w:pPr>
        <w:pStyle w:val="CommentText"/>
      </w:pPr>
    </w:p>
    <w:p w14:paraId="6A2C0368" w14:textId="77777777" w:rsidR="0071746E" w:rsidRDefault="0071746E">
      <w:pPr>
        <w:pStyle w:val="CommentText"/>
      </w:pPr>
      <w:r>
        <w:t>It’s not dissimilar from selecting wet and dry in SEBAL, I suppose.</w:t>
      </w:r>
    </w:p>
  </w:comment>
  <w:comment w:id="27" w:author="Geography" w:date="2014-06-13T14:30:00Z" w:initials="G">
    <w:p w14:paraId="358B9E99" w14:textId="77777777" w:rsidR="00113682" w:rsidRDefault="00113682">
      <w:pPr>
        <w:pStyle w:val="CommentText"/>
      </w:pPr>
      <w:r>
        <w:rPr>
          <w:rStyle w:val="CommentReference"/>
        </w:rPr>
        <w:annotationRef/>
      </w:r>
      <w:r>
        <w:t>Like if wave height is uncorrelated with residence time?</w:t>
      </w:r>
    </w:p>
  </w:comment>
  <w:comment w:id="28" w:author="Alex Messina" w:date="2014-06-27T07:21:00Z" w:initials="AM">
    <w:p w14:paraId="773E20C3" w14:textId="380BA3E1" w:rsidR="00B8116B" w:rsidRDefault="00B8116B">
      <w:pPr>
        <w:pStyle w:val="CommentText"/>
      </w:pPr>
      <w:r>
        <w:rPr>
          <w:rStyle w:val="CommentReference"/>
        </w:rPr>
        <w:annotationRef/>
      </w:r>
      <w:r>
        <w:t xml:space="preserve">Yes. </w:t>
      </w:r>
    </w:p>
  </w:comment>
  <w:comment w:id="29" w:author="Geography" w:date="2014-06-13T12:04:00Z" w:initials="G">
    <w:p w14:paraId="48502A0D" w14:textId="77777777" w:rsidR="000E677E" w:rsidRDefault="000E677E">
      <w:pPr>
        <w:pStyle w:val="CommentText"/>
      </w:pPr>
      <w:r>
        <w:rPr>
          <w:rStyle w:val="CommentReference"/>
        </w:rPr>
        <w:annotationRef/>
      </w:r>
      <w:r>
        <w:t>This should be general at this point; you haven’t talked about your point density yet.</w:t>
      </w:r>
    </w:p>
  </w:comment>
  <w:comment w:id="30" w:author="Geography" w:date="2014-06-13T14:27:00Z" w:initials="G">
    <w:p w14:paraId="4669FFBA" w14:textId="77777777" w:rsidR="00113682" w:rsidRDefault="00113682">
      <w:pPr>
        <w:pStyle w:val="CommentText"/>
      </w:pPr>
      <w:r>
        <w:rPr>
          <w:rStyle w:val="CommentReference"/>
        </w:rPr>
        <w:annotationRef/>
      </w:r>
      <w:r>
        <w:t>As what function of flow speed?  Or just “as average flow speed”?</w:t>
      </w:r>
    </w:p>
  </w:comment>
  <w:comment w:id="31" w:author="Alex Messina" w:date="2014-06-27T07:23:00Z" w:initials="AM">
    <w:p w14:paraId="6544F349" w14:textId="09D788D2" w:rsidR="00B8116B" w:rsidRDefault="00B8116B">
      <w:pPr>
        <w:pStyle w:val="CommentText"/>
      </w:pPr>
      <w:r>
        <w:rPr>
          <w:rStyle w:val="CommentReference"/>
        </w:rPr>
        <w:annotationRef/>
      </w:r>
      <w:r>
        <w:t>Average flow speed through the cell, calculated as the average of all drifter movements over a specific time</w:t>
      </w:r>
    </w:p>
  </w:comment>
  <w:comment w:id="33" w:author="Geography" w:date="2014-06-13T14:38:00Z" w:initials="G">
    <w:p w14:paraId="6B845597" w14:textId="77777777" w:rsidR="00113682" w:rsidRDefault="00113682">
      <w:pPr>
        <w:pStyle w:val="CommentText"/>
      </w:pPr>
      <w:r>
        <w:rPr>
          <w:rStyle w:val="CommentReference"/>
        </w:rPr>
        <w:annotationRef/>
      </w:r>
      <w:r>
        <w:t>My attempt to explain what an EOF is and what it would look like in your analysis.</w:t>
      </w:r>
    </w:p>
    <w:p w14:paraId="4ED46596" w14:textId="77777777" w:rsidR="00113682" w:rsidRDefault="00113682">
      <w:pPr>
        <w:pStyle w:val="CommentText"/>
      </w:pPr>
    </w:p>
    <w:p w14:paraId="4549FC57" w14:textId="77777777" w:rsidR="00113682" w:rsidRDefault="00113682">
      <w:pPr>
        <w:pStyle w:val="CommentText"/>
      </w:pPr>
      <w:r>
        <w:t xml:space="preserve">What will you do with the EOFs and the loading values once you have them?  Can </w:t>
      </w:r>
      <w:r w:rsidR="00961841">
        <w:t xml:space="preserve">you correlate the </w:t>
      </w:r>
      <w:proofErr w:type="spellStart"/>
      <w:r w:rsidR="00961841">
        <w:t>eigenfunctions</w:t>
      </w:r>
      <w:proofErr w:type="spellEnd"/>
      <w:r w:rsidR="00961841">
        <w:t xml:space="preserve"> and/or eigenvalues (loading values)</w:t>
      </w:r>
      <w:r>
        <w:t xml:space="preserve"> with wave, wind, and tide variables?</w:t>
      </w:r>
      <w:r w:rsidR="00961841">
        <w:t xml:space="preserve"> That might allow you to calculate the whole flow field for any combination of wave, wind and tide.</w:t>
      </w:r>
    </w:p>
  </w:comment>
  <w:comment w:id="32" w:author="Geography" w:date="2014-06-13T14:34:00Z" w:initials="G">
    <w:p w14:paraId="42626F12" w14:textId="77777777" w:rsidR="00113682" w:rsidRDefault="00113682">
      <w:pPr>
        <w:pStyle w:val="CommentText"/>
      </w:pPr>
      <w:r>
        <w:rPr>
          <w:rStyle w:val="CommentReference"/>
        </w:rPr>
        <w:annotationRef/>
      </w:r>
      <w:r>
        <w:t>Refs on EOF application in drifter measurements?</w:t>
      </w:r>
    </w:p>
  </w:comment>
  <w:comment w:id="38" w:author="Geography" w:date="2014-06-13T14:42:00Z" w:initials="G">
    <w:p w14:paraId="554BDABB" w14:textId="77777777" w:rsidR="0071746E" w:rsidRDefault="0071746E">
      <w:pPr>
        <w:pStyle w:val="CommentText"/>
      </w:pPr>
      <w:r>
        <w:rPr>
          <w:rStyle w:val="CommentReference"/>
        </w:rPr>
        <w:annotationRef/>
      </w:r>
      <w:r>
        <w:sym w:font="Wingdings" w:char="F04A"/>
      </w:r>
    </w:p>
  </w:comment>
  <w:comment w:id="40" w:author="Geography" w:date="2014-06-13T14:43:00Z" w:initials="G">
    <w:p w14:paraId="5A1325ED" w14:textId="77777777" w:rsidR="0071746E" w:rsidRDefault="0071746E">
      <w:pPr>
        <w:pStyle w:val="CommentText"/>
      </w:pPr>
      <w:r>
        <w:rPr>
          <w:rStyle w:val="CommentReference"/>
        </w:rPr>
        <w:annotationRef/>
      </w:r>
      <w:r>
        <w:t>Clarify.  Unidirectional in what sense?  The direction will differ on the n and s reef</w:t>
      </w:r>
      <w:proofErr w:type="gramStart"/>
      <w:r>
        <w:t>..</w:t>
      </w:r>
      <w:proofErr w:type="gramEnd"/>
    </w:p>
  </w:comment>
  <w:comment w:id="41" w:author="Geography" w:date="2014-06-13T14:47:00Z" w:initials="G">
    <w:p w14:paraId="2BA2E7D0" w14:textId="77777777" w:rsidR="0071746E" w:rsidRDefault="0071746E">
      <w:pPr>
        <w:pStyle w:val="CommentText"/>
      </w:pPr>
      <w:r>
        <w:rPr>
          <w:rStyle w:val="CommentReference"/>
        </w:rPr>
        <w:annotationRef/>
      </w:r>
      <w:r>
        <w:t xml:space="preserve">Is that surprising, if the </w:t>
      </w:r>
      <w:proofErr w:type="spellStart"/>
      <w:r>
        <w:t>planimetric</w:t>
      </w:r>
      <w:proofErr w:type="spellEnd"/>
      <w:r>
        <w:t xml:space="preserve"> area of flow is lower over the northern reef?  Is it much deeper t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23A0D3" w15:done="1"/>
  <w15:commentEx w15:paraId="44DDB4D0" w15:done="1"/>
  <w15:commentEx w15:paraId="30784643" w15:paraIdParent="44DDB4D0" w15:done="1"/>
  <w15:commentEx w15:paraId="086E7AA4" w15:done="0"/>
  <w15:commentEx w15:paraId="134D6D21" w15:paraIdParent="086E7AA4" w15:done="0"/>
  <w15:commentEx w15:paraId="11638859" w15:done="0"/>
  <w15:commentEx w15:paraId="376800A2" w15:paraIdParent="11638859" w15:done="0"/>
  <w15:commentEx w15:paraId="32727C99" w15:done="1"/>
  <w15:commentEx w15:paraId="574225CB" w15:done="0"/>
  <w15:commentEx w15:paraId="402894AE" w15:done="0"/>
  <w15:commentEx w15:paraId="08D5D646" w15:done="0"/>
  <w15:commentEx w15:paraId="5369B95B" w15:paraIdParent="08D5D646" w15:done="0"/>
  <w15:commentEx w15:paraId="0E89F3B4" w15:done="1"/>
  <w15:commentEx w15:paraId="6A2C0368" w15:done="0"/>
  <w15:commentEx w15:paraId="358B9E99" w15:done="0"/>
  <w15:commentEx w15:paraId="773E20C3" w15:paraIdParent="358B9E99" w15:done="1"/>
  <w15:commentEx w15:paraId="48502A0D" w15:done="1"/>
  <w15:commentEx w15:paraId="4669FFBA" w15:done="0"/>
  <w15:commentEx w15:paraId="6544F349" w15:paraIdParent="4669FFBA" w15:done="0"/>
  <w15:commentEx w15:paraId="4549FC57" w15:done="0"/>
  <w15:commentEx w15:paraId="42626F12" w15:done="1"/>
  <w15:commentEx w15:paraId="554BDABB" w15:done="1"/>
  <w15:commentEx w15:paraId="5A1325ED" w15:done="1"/>
  <w15:commentEx w15:paraId="2BA2E7D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D61C3"/>
    <w:multiLevelType w:val="hybridMultilevel"/>
    <w:tmpl w:val="893EA778"/>
    <w:lvl w:ilvl="0" w:tplc="D33C3908">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467BEF"/>
    <w:multiLevelType w:val="multilevel"/>
    <w:tmpl w:val="241A60BC"/>
    <w:lvl w:ilvl="0">
      <w:start w:val="1"/>
      <w:numFmt w:val="decimal"/>
      <w:pStyle w:val="Heading1"/>
      <w:lvlText w:val="%1"/>
      <w:lvlJc w:val="left"/>
      <w:pPr>
        <w:ind w:left="432" w:hanging="432"/>
      </w:pPr>
    </w:lvl>
    <w:lvl w:ilvl="1">
      <w:start w:val="1"/>
      <w:numFmt w:val="decimal"/>
      <w:pStyle w:val="Heading2"/>
      <w:lvlText w:val="%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FF1"/>
    <w:rsid w:val="00012A0A"/>
    <w:rsid w:val="000753F5"/>
    <w:rsid w:val="000E677E"/>
    <w:rsid w:val="00113682"/>
    <w:rsid w:val="002369CC"/>
    <w:rsid w:val="00310990"/>
    <w:rsid w:val="0039795F"/>
    <w:rsid w:val="003A5007"/>
    <w:rsid w:val="004817B7"/>
    <w:rsid w:val="0050034F"/>
    <w:rsid w:val="005C6FF1"/>
    <w:rsid w:val="006E1707"/>
    <w:rsid w:val="0071746E"/>
    <w:rsid w:val="00731E8C"/>
    <w:rsid w:val="00751DDF"/>
    <w:rsid w:val="00785AC1"/>
    <w:rsid w:val="008856E6"/>
    <w:rsid w:val="008B6919"/>
    <w:rsid w:val="00961841"/>
    <w:rsid w:val="00B4178E"/>
    <w:rsid w:val="00B8116B"/>
    <w:rsid w:val="00BE20FB"/>
    <w:rsid w:val="00C33BE3"/>
    <w:rsid w:val="00C62CC7"/>
    <w:rsid w:val="00CB2731"/>
    <w:rsid w:val="00D46107"/>
    <w:rsid w:val="00E214FB"/>
    <w:rsid w:val="00E64697"/>
    <w:rsid w:val="00EB6441"/>
    <w:rsid w:val="00EC0C89"/>
    <w:rsid w:val="00ED00EE"/>
    <w:rsid w:val="00F01F50"/>
    <w:rsid w:val="00F85968"/>
    <w:rsid w:val="00FC1E4D"/>
    <w:rsid w:val="00FC5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EC99A"/>
  <w15:docId w15:val="{98F56DB0-F5D6-4C8E-908C-DCBDB80B2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FF1"/>
  </w:style>
  <w:style w:type="paragraph" w:styleId="Heading1">
    <w:name w:val="heading 1"/>
    <w:aliases w:val="Part"/>
    <w:basedOn w:val="Normal"/>
    <w:next w:val="Normal"/>
    <w:link w:val="Heading1Char"/>
    <w:uiPriority w:val="9"/>
    <w:qFormat/>
    <w:rsid w:val="005C6FF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C6FF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6FF1"/>
    <w:pPr>
      <w:keepNext/>
      <w:keepLines/>
      <w:numPr>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C6FF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C6FF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C6FF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C6FF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C6FF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6FF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C6FF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C6F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C6F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C6FF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C6FF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C6FF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C6FF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C6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6FF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C6FF1"/>
    <w:pPr>
      <w:ind w:left="720"/>
      <w:contextualSpacing/>
    </w:pPr>
  </w:style>
  <w:style w:type="paragraph" w:styleId="Caption">
    <w:name w:val="caption"/>
    <w:basedOn w:val="Normal"/>
    <w:next w:val="Normal"/>
    <w:uiPriority w:val="35"/>
    <w:unhideWhenUsed/>
    <w:qFormat/>
    <w:rsid w:val="005C6FF1"/>
    <w:pPr>
      <w:spacing w:after="200" w:line="240" w:lineRule="auto"/>
    </w:pPr>
    <w:rPr>
      <w:i/>
      <w:iCs/>
      <w:color w:val="44546A" w:themeColor="text2"/>
      <w:sz w:val="18"/>
      <w:szCs w:val="18"/>
    </w:rPr>
  </w:style>
  <w:style w:type="character" w:styleId="Hyperlink">
    <w:name w:val="Hyperlink"/>
    <w:basedOn w:val="DefaultParagraphFont"/>
    <w:uiPriority w:val="99"/>
    <w:unhideWhenUsed/>
    <w:rsid w:val="005C6FF1"/>
    <w:rPr>
      <w:color w:val="0563C1" w:themeColor="hyperlink"/>
      <w:u w:val="single"/>
    </w:rPr>
  </w:style>
  <w:style w:type="character" w:customStyle="1" w:styleId="ListParagraphChar">
    <w:name w:val="List Paragraph Char"/>
    <w:basedOn w:val="DefaultParagraphFont"/>
    <w:link w:val="ListParagraph"/>
    <w:uiPriority w:val="34"/>
    <w:rsid w:val="005C6FF1"/>
  </w:style>
  <w:style w:type="character" w:styleId="CommentReference">
    <w:name w:val="annotation reference"/>
    <w:basedOn w:val="DefaultParagraphFont"/>
    <w:uiPriority w:val="99"/>
    <w:semiHidden/>
    <w:unhideWhenUsed/>
    <w:rsid w:val="006E1707"/>
    <w:rPr>
      <w:sz w:val="16"/>
      <w:szCs w:val="16"/>
    </w:rPr>
  </w:style>
  <w:style w:type="paragraph" w:styleId="CommentText">
    <w:name w:val="annotation text"/>
    <w:basedOn w:val="Normal"/>
    <w:link w:val="CommentTextChar"/>
    <w:uiPriority w:val="99"/>
    <w:semiHidden/>
    <w:unhideWhenUsed/>
    <w:rsid w:val="006E1707"/>
    <w:pPr>
      <w:spacing w:line="240" w:lineRule="auto"/>
    </w:pPr>
    <w:rPr>
      <w:sz w:val="20"/>
      <w:szCs w:val="20"/>
    </w:rPr>
  </w:style>
  <w:style w:type="character" w:customStyle="1" w:styleId="CommentTextChar">
    <w:name w:val="Comment Text Char"/>
    <w:basedOn w:val="DefaultParagraphFont"/>
    <w:link w:val="CommentText"/>
    <w:uiPriority w:val="99"/>
    <w:semiHidden/>
    <w:rsid w:val="006E1707"/>
    <w:rPr>
      <w:sz w:val="20"/>
      <w:szCs w:val="20"/>
    </w:rPr>
  </w:style>
  <w:style w:type="paragraph" w:styleId="CommentSubject">
    <w:name w:val="annotation subject"/>
    <w:basedOn w:val="CommentText"/>
    <w:next w:val="CommentText"/>
    <w:link w:val="CommentSubjectChar"/>
    <w:uiPriority w:val="99"/>
    <w:semiHidden/>
    <w:unhideWhenUsed/>
    <w:rsid w:val="006E1707"/>
    <w:rPr>
      <w:b/>
      <w:bCs/>
    </w:rPr>
  </w:style>
  <w:style w:type="character" w:customStyle="1" w:styleId="CommentSubjectChar">
    <w:name w:val="Comment Subject Char"/>
    <w:basedOn w:val="CommentTextChar"/>
    <w:link w:val="CommentSubject"/>
    <w:uiPriority w:val="99"/>
    <w:semiHidden/>
    <w:rsid w:val="006E1707"/>
    <w:rPr>
      <w:b/>
      <w:bCs/>
      <w:sz w:val="20"/>
      <w:szCs w:val="20"/>
    </w:rPr>
  </w:style>
  <w:style w:type="paragraph" w:styleId="BalloonText">
    <w:name w:val="Balloon Text"/>
    <w:basedOn w:val="Normal"/>
    <w:link w:val="BalloonTextChar"/>
    <w:uiPriority w:val="99"/>
    <w:semiHidden/>
    <w:unhideWhenUsed/>
    <w:rsid w:val="006E1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707"/>
    <w:rPr>
      <w:rFonts w:ascii="Tahoma" w:hAnsi="Tahoma" w:cs="Tahoma"/>
      <w:sz w:val="16"/>
      <w:szCs w:val="16"/>
    </w:rPr>
  </w:style>
  <w:style w:type="paragraph" w:styleId="Revision">
    <w:name w:val="Revision"/>
    <w:hidden/>
    <w:uiPriority w:val="99"/>
    <w:semiHidden/>
    <w:rsid w:val="008856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26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springer.com/life+sciences/ecology/journal/338"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2C63B-858A-44B0-A220-70914A0D0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2496</Words>
  <Characters>128230</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50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3</cp:revision>
  <dcterms:created xsi:type="dcterms:W3CDTF">2014-07-02T04:41:00Z</dcterms:created>
  <dcterms:modified xsi:type="dcterms:W3CDTF">2014-07-02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